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75B03A" w14:textId="77777777" w:rsidR="00C50E61" w:rsidRPr="00466E57" w:rsidRDefault="000623BF" w:rsidP="00EA738B">
      <w:pPr>
        <w:spacing w:line="480" w:lineRule="auto"/>
        <w:outlineLvl w:val="0"/>
      </w:pPr>
      <w:r w:rsidRPr="00466E57">
        <w:t>Patterns of variability in predation on marine fish</w:t>
      </w:r>
    </w:p>
    <w:p w14:paraId="7DF68459" w14:textId="77777777" w:rsidR="000623BF" w:rsidRPr="00466E57" w:rsidRDefault="000623BF" w:rsidP="00EA738B">
      <w:pPr>
        <w:spacing w:line="480" w:lineRule="auto"/>
      </w:pPr>
    </w:p>
    <w:p w14:paraId="75403E05" w14:textId="77777777" w:rsidR="000623BF" w:rsidRPr="00466E57" w:rsidRDefault="000623BF" w:rsidP="00EA738B">
      <w:pPr>
        <w:spacing w:line="480" w:lineRule="auto"/>
        <w:outlineLvl w:val="0"/>
      </w:pPr>
      <w:r w:rsidRPr="00466E57">
        <w:t>Kiva L. Oken</w:t>
      </w:r>
      <w:r w:rsidRPr="00466E57">
        <w:rPr>
          <w:vertAlign w:val="superscript"/>
        </w:rPr>
        <w:t>1*</w:t>
      </w:r>
      <w:r w:rsidRPr="00466E57">
        <w:t>, Timothy E. Essington</w:t>
      </w:r>
      <w:r w:rsidRPr="00466E57">
        <w:rPr>
          <w:vertAlign w:val="superscript"/>
        </w:rPr>
        <w:t>2</w:t>
      </w:r>
      <w:r w:rsidR="008D7DCD" w:rsidRPr="00466E57">
        <w:t>, and others</w:t>
      </w:r>
    </w:p>
    <w:p w14:paraId="3C98310A" w14:textId="77777777" w:rsidR="000623BF" w:rsidRPr="00466E57" w:rsidRDefault="000623BF" w:rsidP="00EA738B">
      <w:pPr>
        <w:spacing w:line="480" w:lineRule="auto"/>
      </w:pPr>
    </w:p>
    <w:p w14:paraId="359E23C6" w14:textId="77777777" w:rsidR="000623BF" w:rsidRPr="00466E57" w:rsidRDefault="000623BF" w:rsidP="00EA738B">
      <w:pPr>
        <w:spacing w:line="480" w:lineRule="auto"/>
      </w:pPr>
      <w:r w:rsidRPr="00466E57">
        <w:rPr>
          <w:vertAlign w:val="superscript"/>
        </w:rPr>
        <w:t>1</w:t>
      </w:r>
      <w:r w:rsidRPr="00466E57">
        <w:t>Quantitative Ecology and Resource Management, University of Washington, Seattle, Washington, USA</w:t>
      </w:r>
    </w:p>
    <w:p w14:paraId="0ECF464A" w14:textId="77777777" w:rsidR="000623BF" w:rsidRPr="00466E57" w:rsidRDefault="000623BF" w:rsidP="00EA738B">
      <w:pPr>
        <w:spacing w:line="480" w:lineRule="auto"/>
      </w:pPr>
    </w:p>
    <w:p w14:paraId="40C832D0" w14:textId="77777777" w:rsidR="000623BF" w:rsidRPr="00466E57" w:rsidRDefault="000623BF" w:rsidP="00EA738B">
      <w:pPr>
        <w:spacing w:line="480" w:lineRule="auto"/>
      </w:pPr>
      <w:r w:rsidRPr="00466E57">
        <w:rPr>
          <w:vertAlign w:val="superscript"/>
        </w:rPr>
        <w:t>2</w:t>
      </w:r>
      <w:r w:rsidRPr="00466E57">
        <w:t>School of Aquatic and Fishery Sciences, University of Washington, Seattle, Washington, USA</w:t>
      </w:r>
    </w:p>
    <w:p w14:paraId="5B523CAA" w14:textId="77777777" w:rsidR="000623BF" w:rsidRPr="00466E57" w:rsidRDefault="000623BF" w:rsidP="00EA738B">
      <w:pPr>
        <w:spacing w:line="480" w:lineRule="auto"/>
      </w:pPr>
    </w:p>
    <w:p w14:paraId="7CEE1D32" w14:textId="11DB7993" w:rsidR="000623BF" w:rsidRPr="00466E57" w:rsidRDefault="000623BF" w:rsidP="00EA738B">
      <w:pPr>
        <w:spacing w:line="480" w:lineRule="auto"/>
      </w:pPr>
      <w:r w:rsidRPr="00466E57">
        <w:t xml:space="preserve">*Corresponding author: </w:t>
      </w:r>
      <w:hyperlink r:id="rId7" w:history="1">
        <w:r w:rsidR="00802A18" w:rsidRPr="00802A18">
          <w:rPr>
            <w:rStyle w:val="Hyperlink"/>
          </w:rPr>
          <w:t>okenk@uw</w:t>
        </w:r>
        <w:r w:rsidR="00802A18" w:rsidRPr="0048197F">
          <w:rPr>
            <w:rStyle w:val="Hyperlink"/>
          </w:rPr>
          <w:t>.edu</w:t>
        </w:r>
      </w:hyperlink>
    </w:p>
    <w:p w14:paraId="55E30664" w14:textId="77777777" w:rsidR="000623BF" w:rsidRPr="00466E57" w:rsidRDefault="000623BF" w:rsidP="00EA738B">
      <w:pPr>
        <w:spacing w:line="480" w:lineRule="auto"/>
      </w:pPr>
      <w:r w:rsidRPr="00466E57">
        <w:br w:type="page"/>
      </w:r>
    </w:p>
    <w:p w14:paraId="56420494" w14:textId="1F68056D" w:rsidR="00896C9A" w:rsidRDefault="00CE3A47" w:rsidP="00EA738B">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 xml:space="preserve">The relative importance of predator consumption </w:t>
      </w:r>
      <w:r w:rsidR="00F418DF">
        <w:rPr>
          <w:rFonts w:cs="Times New Roman"/>
        </w:rPr>
        <w:t>in shaping</w:t>
      </w:r>
      <w:r w:rsidR="00F418DF" w:rsidRPr="00896C9A">
        <w:rPr>
          <w:rFonts w:cs="Times New Roman"/>
        </w:rPr>
        <w:t xml:space="preserve"> </w:t>
      </w:r>
      <w:r w:rsidR="00896C9A" w:rsidRPr="00896C9A">
        <w:rPr>
          <w:rFonts w:cs="Times New Roman"/>
        </w:rPr>
        <w:t xml:space="preserve">population, community, and ecosystem scale processes is an active area of study in ecology. In general, it is thought that predation is a more important structuring force in simple food webs with fewer and stronger trophic connections, and is less important in large complex ecosystems. When there are </w:t>
      </w:r>
      <w:r w:rsidR="00825A8F">
        <w:rPr>
          <w:rFonts w:cs="Times New Roman"/>
        </w:rPr>
        <w:t>many</w:t>
      </w:r>
      <w:r w:rsidR="00424380">
        <w:rPr>
          <w:rFonts w:cs="Times New Roman"/>
        </w:rPr>
        <w:t xml:space="preserve"> </w:t>
      </w:r>
      <w:r w:rsidR="00896C9A" w:rsidRPr="00896C9A">
        <w:rPr>
          <w:rFonts w:cs="Times New Roman"/>
        </w:rPr>
        <w:t xml:space="preserve">predator populations, increases in one </w:t>
      </w:r>
      <w:r w:rsidR="00856DD9">
        <w:rPr>
          <w:rFonts w:cs="Times New Roman"/>
        </w:rPr>
        <w:t>can</w:t>
      </w:r>
      <w:r w:rsidR="00802A18" w:rsidRPr="00896C9A">
        <w:rPr>
          <w:rFonts w:cs="Times New Roman"/>
        </w:rPr>
        <w:t xml:space="preserve"> </w:t>
      </w:r>
      <w:r w:rsidR="00896C9A" w:rsidRPr="00896C9A">
        <w:rPr>
          <w:rFonts w:cs="Times New Roman"/>
        </w:rPr>
        <w:t>be compensate</w:t>
      </w:r>
      <w:r w:rsidR="00066C98">
        <w:rPr>
          <w:rFonts w:cs="Times New Roman"/>
        </w:rPr>
        <w:t xml:space="preserve">d for with declines in another. In such cases, the predator diversity </w:t>
      </w:r>
      <w:r w:rsidR="00856DD9">
        <w:rPr>
          <w:rFonts w:cs="Times New Roman"/>
        </w:rPr>
        <w:t xml:space="preserve">causes the overall predation mortality to remain </w:t>
      </w:r>
      <w:r w:rsidR="00896C9A" w:rsidRPr="00896C9A">
        <w:rPr>
          <w:rFonts w:cs="Times New Roman"/>
        </w:rPr>
        <w:t xml:space="preserve">a relatively </w:t>
      </w:r>
      <w:r w:rsidR="00066C98">
        <w:rPr>
          <w:rFonts w:cs="Times New Roman"/>
        </w:rPr>
        <w:t>stable</w:t>
      </w:r>
      <w:r w:rsidR="00896C9A" w:rsidRPr="00896C9A">
        <w:rPr>
          <w:rFonts w:cs="Times New Roman"/>
        </w:rPr>
        <w:t xml:space="preserve">. The two hypothesized mechanisms for this </w:t>
      </w:r>
      <w:r w:rsidR="00F418DF">
        <w:rPr>
          <w:rFonts w:cs="Times New Roman"/>
        </w:rPr>
        <w:t xml:space="preserve">phenomenon </w:t>
      </w:r>
      <w:r w:rsidR="00896C9A" w:rsidRPr="00896C9A">
        <w:rPr>
          <w:rFonts w:cs="Times New Roman"/>
        </w:rPr>
        <w:t xml:space="preserve">are statistical averaging, where populations vary independently of one another, and compensatory dynamics, where populations vary asynchronously. We utilized a comparative database of biomasses of (mainly) commercial fish species across 11 large marine ecosystems </w:t>
      </w:r>
      <w:r w:rsidR="00F418DF">
        <w:rPr>
          <w:rFonts w:cs="Times New Roman"/>
        </w:rPr>
        <w:t>paired with</w:t>
      </w:r>
      <w:r w:rsidR="00896C9A" w:rsidRPr="00896C9A">
        <w:rPr>
          <w:rFonts w:cs="Times New Roman"/>
        </w:rPr>
        <w:t xml:space="preserve"> mass-balance food web models of each system to ask two main questions. First, how diverse are sources of predation in large marine ecosystems, and second, how do species within predator assemblages vary with another, and do these patterns result in a dampening of variability of the assemblage at large. We found that the predator assemblages were only moderately diverse; approximately one-third of the assemblages had a single predator </w:t>
      </w:r>
      <w:r w:rsidR="00B2793C">
        <w:rPr>
          <w:rFonts w:cs="Times New Roman"/>
        </w:rPr>
        <w:t>group</w:t>
      </w:r>
      <w:r w:rsidR="00F418DF">
        <w:rPr>
          <w:rFonts w:cs="Times New Roman"/>
        </w:rPr>
        <w:t xml:space="preserve"> that accounted</w:t>
      </w:r>
      <w:r w:rsidR="00F418DF" w:rsidRPr="00896C9A">
        <w:rPr>
          <w:rFonts w:cs="Times New Roman"/>
        </w:rPr>
        <w:t xml:space="preserve"> </w:t>
      </w:r>
      <w:r w:rsidR="00896C9A" w:rsidRPr="00896C9A">
        <w:rPr>
          <w:rFonts w:cs="Times New Roman"/>
        </w:rPr>
        <w:t xml:space="preserve">for over half of all predation. </w:t>
      </w:r>
      <w:r w:rsidR="00E324D5">
        <w:rPr>
          <w:rFonts w:cs="Times New Roman"/>
        </w:rPr>
        <w:t>Populations within predator assemblages generally varied independently of one another; this supported the theory that statistical averaging leads to a stabilizing effect of high predator diversity on predation mortality</w:t>
      </w:r>
      <w:r w:rsidR="00896C9A" w:rsidRPr="00896C9A">
        <w:rPr>
          <w:rFonts w:cs="Times New Roman"/>
        </w:rPr>
        <w:t xml:space="preserve">. However, we also </w:t>
      </w:r>
      <w:r w:rsidR="00F418DF">
        <w:rPr>
          <w:rFonts w:cs="Times New Roman"/>
        </w:rPr>
        <w:t>observed</w:t>
      </w:r>
      <w:r w:rsidR="00F418DF" w:rsidRPr="00896C9A">
        <w:rPr>
          <w:rFonts w:cs="Times New Roman"/>
        </w:rPr>
        <w:t xml:space="preserve"> </w:t>
      </w:r>
      <w:r w:rsidR="00896C9A" w:rsidRPr="00896C9A">
        <w:rPr>
          <w:rFonts w:cs="Times New Roman"/>
        </w:rPr>
        <w:t>ecosystems with</w:t>
      </w:r>
      <w:r w:rsidR="00E324D5">
        <w:rPr>
          <w:rFonts w:cs="Times New Roman"/>
        </w:rPr>
        <w:t xml:space="preserve"> both synchronous </w:t>
      </w:r>
      <w:r w:rsidR="00896C9A" w:rsidRPr="00896C9A">
        <w:rPr>
          <w:rFonts w:cs="Times New Roman"/>
        </w:rPr>
        <w:t>and asynchronous</w:t>
      </w:r>
      <w:r w:rsidR="00905436">
        <w:rPr>
          <w:rFonts w:cs="Times New Roman"/>
        </w:rPr>
        <w:t xml:space="preserve"> predator assemblages</w:t>
      </w:r>
      <w:r w:rsidR="00896C9A" w:rsidRPr="00896C9A">
        <w:rPr>
          <w:rFonts w:cs="Times New Roman"/>
        </w:rPr>
        <w:t>. Assemblages that are either synchronous or that have low diversity have a greater potential to vary dramatically and</w:t>
      </w:r>
      <w:r w:rsidR="00F824F7">
        <w:rPr>
          <w:rFonts w:cs="Times New Roman"/>
        </w:rPr>
        <w:t xml:space="preserve"> induce</w:t>
      </w:r>
      <w:r w:rsidR="00896C9A" w:rsidRPr="00896C9A">
        <w:rPr>
          <w:rFonts w:cs="Times New Roman"/>
        </w:rPr>
        <w:t xml:space="preserve"> large-scale changes </w:t>
      </w:r>
      <w:r w:rsidR="00896C9A" w:rsidRPr="00896C9A">
        <w:rPr>
          <w:rFonts w:cs="Times New Roman"/>
        </w:rPr>
        <w:lastRenderedPageBreak/>
        <w:t xml:space="preserve">throughout the system. </w:t>
      </w:r>
      <w:r w:rsidR="006740C2">
        <w:rPr>
          <w:rFonts w:cs="Times New Roman"/>
        </w:rPr>
        <w:t>Q</w:t>
      </w:r>
      <w:r w:rsidR="00896C9A" w:rsidRPr="00896C9A">
        <w:rPr>
          <w:rFonts w:cs="Times New Roman"/>
        </w:rPr>
        <w:t>uantifying and understanding this potential</w:t>
      </w:r>
      <w:r w:rsidR="006740C2">
        <w:rPr>
          <w:rFonts w:cs="Times New Roman"/>
        </w:rPr>
        <w:t xml:space="preserve"> </w:t>
      </w:r>
      <w:r w:rsidR="00E523AB">
        <w:rPr>
          <w:rFonts w:cs="Times New Roman"/>
        </w:rPr>
        <w:t xml:space="preserve">can </w:t>
      </w:r>
      <w:r w:rsidR="006740C2">
        <w:rPr>
          <w:rFonts w:cs="Times New Roman"/>
        </w:rPr>
        <w:t xml:space="preserve">help identify systems </w:t>
      </w:r>
      <w:r w:rsidR="00E523AB">
        <w:rPr>
          <w:rFonts w:cs="Times New Roman"/>
        </w:rPr>
        <w:t>where</w:t>
      </w:r>
      <w:r w:rsidR="00896C9A" w:rsidRPr="00896C9A">
        <w:rPr>
          <w:rFonts w:cs="Times New Roman"/>
        </w:rPr>
        <w:t xml:space="preserve"> precautionary management of predators </w:t>
      </w:r>
      <w:r w:rsidR="00F20002">
        <w:rPr>
          <w:rFonts w:cs="Times New Roman"/>
        </w:rPr>
        <w:t>may</w:t>
      </w:r>
      <w:r w:rsidR="00896C9A">
        <w:rPr>
          <w:rFonts w:cs="Times New Roman"/>
        </w:rPr>
        <w:t xml:space="preserve"> be particularly </w:t>
      </w:r>
      <w:r w:rsidR="00E523AB">
        <w:rPr>
          <w:rFonts w:cs="Times New Roman"/>
        </w:rPr>
        <w:t>valuable</w:t>
      </w:r>
      <w:r w:rsidR="00896C9A">
        <w:rPr>
          <w:rFonts w:cs="Times New Roman"/>
        </w:rPr>
        <w:t>.</w:t>
      </w:r>
    </w:p>
    <w:p w14:paraId="1897007A" w14:textId="77777777" w:rsidR="00647999" w:rsidRDefault="00647999" w:rsidP="00EA738B">
      <w:pPr>
        <w:spacing w:before="100" w:beforeAutospacing="1" w:after="100" w:afterAutospacing="1" w:line="480" w:lineRule="auto"/>
        <w:rPr>
          <w:rFonts w:cs="Times New Roman"/>
        </w:rPr>
      </w:pPr>
    </w:p>
    <w:p w14:paraId="0D849196" w14:textId="2D469738" w:rsidR="000623BF" w:rsidRPr="00896C9A" w:rsidRDefault="00896C9A" w:rsidP="00EA738B">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r w:rsidR="00EF48DC">
        <w:rPr>
          <w:rFonts w:cs="Times New Roman"/>
        </w:rPr>
        <w:t>compensatory dynamics</w:t>
      </w:r>
      <w:r w:rsidR="000623BF" w:rsidRPr="00466E57">
        <w:rPr>
          <w:b/>
        </w:rPr>
        <w:br w:type="page"/>
      </w:r>
    </w:p>
    <w:p w14:paraId="31D1E08D" w14:textId="77777777" w:rsidR="000623BF" w:rsidRPr="00466E57" w:rsidRDefault="000623BF" w:rsidP="00EA738B">
      <w:pPr>
        <w:spacing w:line="480" w:lineRule="auto"/>
        <w:outlineLvl w:val="0"/>
        <w:rPr>
          <w:b/>
        </w:rPr>
      </w:pPr>
      <w:r w:rsidRPr="00466E57">
        <w:rPr>
          <w:b/>
        </w:rPr>
        <w:lastRenderedPageBreak/>
        <w:t>Introduction</w:t>
      </w:r>
    </w:p>
    <w:p w14:paraId="511F6D20" w14:textId="7AD0CDE4" w:rsidR="00466E57" w:rsidRPr="000100A0" w:rsidRDefault="00EF1334" w:rsidP="00EA738B">
      <w:pPr>
        <w:widowControl w:val="0"/>
        <w:autoSpaceDE w:val="0"/>
        <w:autoSpaceDN w:val="0"/>
        <w:adjustRightInd w:val="0"/>
        <w:spacing w:line="480" w:lineRule="auto"/>
        <w:ind w:firstLine="720"/>
        <w:rPr>
          <w:rFonts w:cs="Times New Roman"/>
        </w:rPr>
      </w:pPr>
      <w:r>
        <w:t>T</w:t>
      </w:r>
      <w:r w:rsidR="001D7B3F">
        <w:t xml:space="preserve">rophic </w:t>
      </w:r>
      <w:r w:rsidR="00751180">
        <w:t xml:space="preserve">processes </w:t>
      </w:r>
      <w:r w:rsidR="001D7B3F">
        <w:t xml:space="preserve">have the potential to </w:t>
      </w:r>
      <w:r w:rsidR="00BE445D">
        <w:t xml:space="preserve">drive </w:t>
      </w:r>
      <w:r w:rsidR="008E3D16">
        <w:t xml:space="preserve">large </w:t>
      </w:r>
      <w:r w:rsidR="00BE445D">
        <w:t>changes i</w:t>
      </w:r>
      <w:r w:rsidR="008E3D16">
        <w:t>n the abundances of populations</w:t>
      </w:r>
      <w:r w:rsidR="007970EE">
        <w:t xml:space="preserve"> both in marine systems and elsewhere</w:t>
      </w:r>
      <w:r w:rsidR="00BE445D">
        <w:t>.</w:t>
      </w:r>
      <w:r w:rsidR="00497308">
        <w:t xml:space="preserve"> </w:t>
      </w:r>
      <w:r w:rsidR="002D1392">
        <w:t xml:space="preserve">Food webs </w:t>
      </w:r>
      <w:r>
        <w:t xml:space="preserve">characterized by top-down regulation </w:t>
      </w:r>
      <w:r w:rsidR="001D7B3F" w:rsidRPr="00466E57">
        <w:rPr>
          <w:rFonts w:cs="Times New Roman"/>
        </w:rPr>
        <w:t>tend to have</w:t>
      </w:r>
      <w:r w:rsidR="002D1392">
        <w:rPr>
          <w:rFonts w:cs="Times New Roman"/>
        </w:rPr>
        <w:t xml:space="preserve"> </w:t>
      </w:r>
      <w:r w:rsidR="001D7B3F" w:rsidRPr="00466E57">
        <w:rPr>
          <w:rFonts w:cs="Times New Roman"/>
        </w:rPr>
        <w:t xml:space="preserve">dynamics that are </w:t>
      </w:r>
      <w:r w:rsidR="00DE586D">
        <w:rPr>
          <w:rFonts w:cs="Times New Roman"/>
        </w:rPr>
        <w:t>more non-</w:t>
      </w:r>
      <w:r w:rsidR="001D7B3F" w:rsidRPr="00466E57">
        <w:rPr>
          <w:rFonts w:cs="Times New Roman"/>
        </w:rPr>
        <w:t xml:space="preserve">linear, </w:t>
      </w:r>
      <w:r w:rsidR="00DE586D">
        <w:rPr>
          <w:rFonts w:cs="Times New Roman"/>
        </w:rPr>
        <w:t xml:space="preserve">harder </w:t>
      </w:r>
      <w:r w:rsidR="001D7B3F" w:rsidRPr="00466E57">
        <w:rPr>
          <w:rFonts w:cs="Times New Roman"/>
        </w:rPr>
        <w:t xml:space="preserve">to understand, and </w:t>
      </w:r>
      <w:r w:rsidR="00DE586D">
        <w:rPr>
          <w:rFonts w:cs="Times New Roman"/>
        </w:rPr>
        <w:t xml:space="preserve">less </w:t>
      </w:r>
      <w:r w:rsidR="001D7B3F" w:rsidRPr="00466E57">
        <w:rPr>
          <w:rFonts w:cs="Times New Roman"/>
        </w:rPr>
        <w:t xml:space="preserve">predictable </w:t>
      </w:r>
      <w:r w:rsidR="001D7B3F" w:rsidRPr="00466E57">
        <w:rPr>
          <w:rFonts w:cs="Times New Roman"/>
        </w:rPr>
        <w:fldChar w:fldCharType="begin"/>
      </w:r>
      <w:r w:rsidR="00386741">
        <w:rPr>
          <w:rFonts w:cs="Times New Roman"/>
        </w:rPr>
        <w:instrText xml:space="preserve"> ADDIN ZOTERO_ITEM CSL_CITATION {"citationID":"5d90f2t27","properties":{"formattedCitation":"{\\rtf (Pace {\\i{}et al.}, 1999)}","plainCitation":"(Pace et al., 1999)"},"citationItems":[{"id":1151,"uris":["http://zotero.org/users/783258/items/N3PUQVMP"],"uri":["http://zotero.org/users/783258/items/N3PUQVMP"],"itemData":{"id":1151,"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w:t>
      </w:r>
      <w:r w:rsidR="00E523AB">
        <w:rPr>
          <w:rFonts w:cs="Times New Roman"/>
        </w:rPr>
        <w:t>M</w:t>
      </w:r>
      <w:r w:rsidR="008B59A7">
        <w:rPr>
          <w:rFonts w:cs="Times New Roman"/>
        </w:rPr>
        <w:t>anagement of these food webs is difficult</w:t>
      </w:r>
      <w:r w:rsidR="001D7B3F" w:rsidRPr="00466E57">
        <w:rPr>
          <w:rFonts w:cs="Times New Roman"/>
        </w:rPr>
        <w:t xml:space="preserve"> due to their susceptibility to community shifts and </w:t>
      </w:r>
      <w:r w:rsidR="008B59A7">
        <w:rPr>
          <w:rFonts w:cs="Times New Roman"/>
        </w:rPr>
        <w:t>un</w:t>
      </w:r>
      <w:r w:rsidR="001D7B3F" w:rsidRPr="00466E57">
        <w:rPr>
          <w:rFonts w:cs="Times New Roman"/>
        </w:rPr>
        <w:t xml:space="preserve">predictable responses to </w:t>
      </w:r>
      <w:r w:rsidR="008B59A7">
        <w:rPr>
          <w:rFonts w:cs="Times New Roman"/>
        </w:rPr>
        <w:t xml:space="preserve">anthropogenic or environmental </w:t>
      </w:r>
      <w:r w:rsidR="003F1E83">
        <w:rPr>
          <w:rFonts w:cs="Times New Roman"/>
        </w:rPr>
        <w:t>perturbations</w:t>
      </w:r>
      <w:r w:rsidR="001D7B3F" w:rsidRPr="00466E57">
        <w:rPr>
          <w:rFonts w:cs="Times New Roman"/>
        </w:rPr>
        <w:t xml:space="preserve"> </w:t>
      </w:r>
      <w:r w:rsidR="001D7B3F" w:rsidRPr="00466E57">
        <w:rPr>
          <w:rFonts w:cs="Times New Roman"/>
        </w:rPr>
        <w:fldChar w:fldCharType="begin"/>
      </w:r>
      <w:r w:rsidR="00386741">
        <w:rPr>
          <w:rFonts w:cs="Times New Roman"/>
        </w:rPr>
        <w:instrText xml:space="preserve"> ADDIN ZOTERO_ITEM CSL_CITATION {"citationID":"1470vvbdnd","properties":{"formattedCitation":"{\\rtf (Estes {\\i{}et al.}, 2011)}","plainCitation":"(Estes et al., 2011)"},"citationItems":[{"id":341,"uris":["http://zotero.org/users/783258/items/G4Z93MCX"],"uri":["http://zotero.org/users/783258/items/G4Z93MCX"],"itemData":{"id":341,"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386741">
        <w:rPr>
          <w:rFonts w:cs="Times New Roman"/>
        </w:rPr>
        <w:instrText xml:space="preserve"> ADDIN ZOTERO_ITEM CSL_CITATION {"citationID":"rv8275ch8","properties":{"formattedCitation":"{\\rtf (Shurin {\\i{}et al.}, 2002)}","plainCitation":"(Shurin et al., 2002)"},"citationItems":[{"id":447,"uris":["http://zotero.org/users/783258/items/RTH2H2HU"],"uri":["http://zotero.org/users/783258/items/RTH2H2HU"],"itemData":{"id":447,"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337BD6">
        <w:rPr>
          <w:rFonts w:cs="Times New Roman"/>
        </w:rPr>
        <w:t>For example, b</w:t>
      </w:r>
      <w:r w:rsidR="005A68BF">
        <w:rPr>
          <w:rFonts w:cs="Times New Roman"/>
        </w:rPr>
        <w:t>oth p</w:t>
      </w:r>
      <w:r w:rsidR="00323C85">
        <w:rPr>
          <w:rFonts w:cs="Times New Roman"/>
        </w:rPr>
        <w:t xml:space="preserve">redation </w:t>
      </w:r>
      <w:r w:rsidR="002D5D57">
        <w:rPr>
          <w:rFonts w:cs="Times New Roman"/>
        </w:rPr>
        <w:fldChar w:fldCharType="begin"/>
      </w:r>
      <w:r w:rsidR="00386741">
        <w:rPr>
          <w:rFonts w:cs="Times New Roman"/>
        </w:rPr>
        <w:instrText xml:space="preserve"> ADDIN ZOTERO_ITEM CSL_CITATION {"citationID":"1vq5at9vle","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2D5D57">
        <w:rPr>
          <w:rFonts w:cs="Times New Roman"/>
        </w:rPr>
        <w:fldChar w:fldCharType="separate"/>
      </w:r>
      <w:r w:rsidR="002D5D57" w:rsidRPr="002D5D57">
        <w:rPr>
          <w:rFonts w:ascii="Cambria"/>
        </w:rPr>
        <w:t>(Swain and Benoît, 2015)</w:t>
      </w:r>
      <w:r w:rsidR="002D5D57">
        <w:rPr>
          <w:rFonts w:cs="Times New Roman"/>
        </w:rPr>
        <w:fldChar w:fldCharType="end"/>
      </w:r>
      <w:r w:rsidR="005A68BF">
        <w:rPr>
          <w:rFonts w:cs="Times New Roman"/>
        </w:rPr>
        <w:t xml:space="preserve"> and</w:t>
      </w:r>
      <w:r w:rsidR="00E02A53">
        <w:rPr>
          <w:rFonts w:cs="Times New Roman"/>
        </w:rPr>
        <w:t xml:space="preserve"> climate</w:t>
      </w:r>
      <w:r w:rsidR="005A68BF">
        <w:rPr>
          <w:rFonts w:cs="Times New Roman"/>
        </w:rPr>
        <w:t xml:space="preserve"> </w:t>
      </w:r>
      <w:r w:rsidR="005A68BF">
        <w:rPr>
          <w:rFonts w:cs="Times New Roman"/>
        </w:rPr>
        <w:fldChar w:fldCharType="begin"/>
      </w:r>
      <w:r w:rsidR="00D577C0">
        <w:rPr>
          <w:rFonts w:cs="Times New Roman"/>
        </w:rPr>
        <w:instrText xml:space="preserve"> ADDIN ZOTERO_ITEM CSL_CITATION {"citationID":"2ivgQAMP","properties":{"formattedCitation":"(Rose, 2004)","plainCitation":"(Rose, 2004)"},"citationItems":[{"id":1255,"uris":["http://zotero.org/users/783258/items/ID4K6763"],"uri":["http://zotero.org/users/783258/items/ID4K6763"],"itemData":{"id":1255,"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w:instrText>
      </w:r>
      <w:r w:rsidR="00D577C0">
        <w:rPr>
          <w:rFonts w:ascii="Libian SC Regular" w:hAnsi="Libian SC Regular" w:cs="Libian SC Regular"/>
        </w:rPr>
        <w:instrText>–</w:instrText>
      </w:r>
      <w:r w:rsidR="00D577C0">
        <w:rPr>
          <w:rFonts w:cs="Times New Roman"/>
        </w:rPr>
        <w:instrText xml:space="preserve">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5A68BF">
        <w:rPr>
          <w:rFonts w:cs="Times New Roman"/>
        </w:rPr>
        <w:fldChar w:fldCharType="separate"/>
      </w:r>
      <w:r w:rsidR="00B5759A">
        <w:rPr>
          <w:rFonts w:cs="Times New Roman"/>
          <w:noProof/>
        </w:rPr>
        <w:t>(Rose, 2004)</w:t>
      </w:r>
      <w:r w:rsidR="005A68BF">
        <w:rPr>
          <w:rFonts w:cs="Times New Roman"/>
        </w:rPr>
        <w:fldChar w:fldCharType="end"/>
      </w:r>
      <w:r w:rsidR="005A68BF">
        <w:rPr>
          <w:rFonts w:cs="Times New Roman"/>
        </w:rPr>
        <w:t xml:space="preserve"> </w:t>
      </w:r>
      <w:r w:rsidR="006B5DE6">
        <w:rPr>
          <w:rFonts w:cs="Times New Roman"/>
        </w:rPr>
        <w:t>have</w:t>
      </w:r>
      <w:r w:rsidR="005A68BF">
        <w:rPr>
          <w:rFonts w:cs="Times New Roman"/>
        </w:rPr>
        <w:t xml:space="preserve"> explain</w:t>
      </w:r>
      <w:r w:rsidR="006B5DE6">
        <w:rPr>
          <w:rFonts w:cs="Times New Roman"/>
        </w:rPr>
        <w:t>ed</w:t>
      </w:r>
      <w:r w:rsidR="005A68BF">
        <w:rPr>
          <w:rFonts w:cs="Times New Roman"/>
        </w:rPr>
        <w:t xml:space="preserve"> </w:t>
      </w:r>
      <w:r w:rsidR="00337BD6">
        <w:rPr>
          <w:rFonts w:cs="Times New Roman"/>
        </w:rPr>
        <w:t xml:space="preserve">the </w:t>
      </w:r>
      <w:r w:rsidR="005A68BF">
        <w:rPr>
          <w:rFonts w:cs="Times New Roman"/>
        </w:rPr>
        <w:t>non-recovery of the same focal species</w:t>
      </w:r>
      <w:r w:rsidR="00323C85">
        <w:rPr>
          <w:rFonts w:cs="Times New Roman"/>
        </w:rPr>
        <w:t xml:space="preserve"> </w:t>
      </w:r>
      <w:r w:rsidR="00D62856">
        <w:rPr>
          <w:rFonts w:cs="Times New Roman"/>
        </w:rPr>
        <w:t>(</w:t>
      </w:r>
      <w:r w:rsidR="00C42CEB">
        <w:rPr>
          <w:rFonts w:cs="Times New Roman"/>
        </w:rPr>
        <w:t xml:space="preserve">Atlantic </w:t>
      </w:r>
      <w:r w:rsidR="00D62856">
        <w:rPr>
          <w:rFonts w:cs="Times New Roman"/>
        </w:rPr>
        <w:t xml:space="preserve">cod) </w:t>
      </w:r>
      <w:r w:rsidR="005A68BF">
        <w:rPr>
          <w:rFonts w:cs="Times New Roman"/>
        </w:rPr>
        <w:t xml:space="preserve">in </w:t>
      </w:r>
      <w:r w:rsidR="00C51FD8">
        <w:rPr>
          <w:rFonts w:cs="Times New Roman"/>
        </w:rPr>
        <w:t xml:space="preserve">two </w:t>
      </w:r>
      <w:r w:rsidR="006B5DE6">
        <w:rPr>
          <w:rFonts w:cs="Times New Roman"/>
        </w:rPr>
        <w:t xml:space="preserve">different </w:t>
      </w:r>
      <w:r w:rsidR="00FE4BB2">
        <w:rPr>
          <w:rFonts w:cs="Times New Roman"/>
        </w:rPr>
        <w:t xml:space="preserve">nearby </w:t>
      </w:r>
      <w:r w:rsidR="005A68BF">
        <w:rPr>
          <w:rFonts w:cs="Times New Roman"/>
        </w:rPr>
        <w:t>ecosystems</w:t>
      </w:r>
      <w:r w:rsidR="00323C85">
        <w:rPr>
          <w:rFonts w:cs="Times New Roman"/>
        </w:rPr>
        <w:t xml:space="preserve">. </w:t>
      </w:r>
      <w:r w:rsidR="00DC1B25">
        <w:rPr>
          <w:rFonts w:cs="Times New Roman"/>
        </w:rPr>
        <w:t xml:space="preserve">Therefore, understanding what drives the population- and community-scale consequences of </w:t>
      </w:r>
      <w:r w:rsidR="00A8751F">
        <w:rPr>
          <w:rFonts w:cs="Times New Roman"/>
        </w:rPr>
        <w:t>consumption</w:t>
      </w:r>
      <w:r w:rsidR="00DC1B25">
        <w:rPr>
          <w:rFonts w:cs="Times New Roman"/>
        </w:rPr>
        <w:t xml:space="preserve"> is </w:t>
      </w:r>
      <w:r w:rsidR="004D69EE">
        <w:rPr>
          <w:rFonts w:cs="Times New Roman"/>
        </w:rPr>
        <w:t>a</w:t>
      </w:r>
      <w:r w:rsidR="00A105BC">
        <w:rPr>
          <w:rFonts w:cs="Times New Roman"/>
        </w:rPr>
        <w:t xml:space="preserve"> key question in</w:t>
      </w:r>
      <w:r w:rsidR="004D69EE">
        <w:rPr>
          <w:rFonts w:cs="Times New Roman"/>
        </w:rPr>
        <w:t xml:space="preserve"> ecology.</w:t>
      </w:r>
    </w:p>
    <w:p w14:paraId="7D952E6D" w14:textId="15408D4C" w:rsidR="00D92A22" w:rsidRPr="00466E57" w:rsidRDefault="00751180" w:rsidP="00EA738B">
      <w:pPr>
        <w:widowControl w:val="0"/>
        <w:autoSpaceDE w:val="0"/>
        <w:autoSpaceDN w:val="0"/>
        <w:adjustRightInd w:val="0"/>
        <w:spacing w:line="480" w:lineRule="auto"/>
        <w:ind w:firstLine="720"/>
        <w:rPr>
          <w:rFonts w:cs="Times New Roman"/>
        </w:rPr>
      </w:pPr>
      <w:r>
        <w:rPr>
          <w:rFonts w:cs="Times New Roman"/>
        </w:rPr>
        <w:t xml:space="preserve">The </w:t>
      </w:r>
      <w:r w:rsidR="00EB2C4B">
        <w:rPr>
          <w:rFonts w:cs="Times New Roman"/>
        </w:rPr>
        <w:t>influence</w:t>
      </w:r>
      <w:r>
        <w:rPr>
          <w:rFonts w:cs="Times New Roman"/>
        </w:rPr>
        <w:t xml:space="preserve"> of predation </w:t>
      </w:r>
      <w:r w:rsidR="008B59A7">
        <w:rPr>
          <w:rFonts w:cs="Times New Roman"/>
        </w:rPr>
        <w:t xml:space="preserve">on prey </w:t>
      </w:r>
      <w:r>
        <w:rPr>
          <w:rFonts w:cs="Times New Roman"/>
        </w:rPr>
        <w:t>likely depends, in part, on community structure</w:t>
      </w:r>
      <w:r w:rsidR="00413536">
        <w:rPr>
          <w:rFonts w:cs="Times New Roman"/>
        </w:rPr>
        <w:t xml:space="preserve"> and dynamics</w:t>
      </w:r>
      <w:r w:rsidR="00D577C0">
        <w:rPr>
          <w:rFonts w:cs="Times New Roman"/>
        </w:rPr>
        <w:t xml:space="preserve"> </w:t>
      </w:r>
      <w:r w:rsidR="00D577C0">
        <w:rPr>
          <w:rFonts w:cs="Times New Roman"/>
        </w:rPr>
        <w:fldChar w:fldCharType="begin"/>
      </w:r>
      <w:r w:rsidR="001E3293">
        <w:rPr>
          <w:rFonts w:cs="Times New Roman"/>
        </w:rPr>
        <w:instrText xml:space="preserve"> ADDIN ZOTERO_ITEM CSL_CITATION {"citationID":"mt14LySQ","properties":{"formattedCitation":"(MacArthur, 1955; Paine, 1980)","plainCitation":"(MacArthur, 1955; Paine, 1980)"},"citationItems":[{"id":1325,"uris":["http://zotero.org/users/783258/items/6ZTBKTQI"],"uri":["http://zotero.org/users/783258/items/6ZTBKTQI"],"itemData":{"id":1325,"type":"article-journal","title":"Fluctuations of Animal Populations and a Measure of Community Stability","container-title":"Ecology","page":"533-536","volume":"36","issue":"3","source":"JSTOR","DOI":"10.2307/1929601","ISSN":"0012-9658","journalAbbreviation":"Ecology","author":[{"family":"MacArthur","given":"Robert"}],"issued":{"date-parts":[["1955"]]}}},{"id":272,"uris":["http://zotero.org/users/783258/items/AJVBK2HU"],"uri":["http://zotero.org/users/783258/items/AJVBK2HU"],"itemData":{"id":272,"type":"article-journal","title":"Food Webs: Linkage, Interaction Strength and Community Infrastructure","container-title":"Journal of Animal Ecology","page":"667-685","volume":"49","issue":"3","source":"Open WorldCat","ISSN":"0021-8790","shortTitle":"Food Webs","language":"English","author":[{"family":"Paine","given":"R. T"}],"issued":{"date-parts":[["1980"]]}}}],"schema":"https://github.com/citation-style-language/schema/raw/master/csl-citation.json"} </w:instrText>
      </w:r>
      <w:r w:rsidR="00D577C0">
        <w:rPr>
          <w:rFonts w:cs="Times New Roman"/>
        </w:rPr>
        <w:fldChar w:fldCharType="separate"/>
      </w:r>
      <w:r w:rsidR="001E3293">
        <w:rPr>
          <w:rFonts w:cs="Times New Roman"/>
          <w:noProof/>
        </w:rPr>
        <w:t>(MacArthur, 1955; Paine, 1980)</w:t>
      </w:r>
      <w:r w:rsidR="00D577C0">
        <w:rPr>
          <w:rFonts w:cs="Times New Roman"/>
        </w:rPr>
        <w:fldChar w:fldCharType="end"/>
      </w:r>
      <w:r>
        <w:rPr>
          <w:rFonts w:cs="Times New Roman"/>
        </w:rPr>
        <w:t xml:space="preserve">. </w:t>
      </w:r>
      <w:r w:rsidR="009B705B" w:rsidRPr="00466E57">
        <w:rPr>
          <w:rFonts w:cs="Times New Roman"/>
        </w:rPr>
        <w:t>Ecologi</w:t>
      </w:r>
      <w:r w:rsidR="001D7B3F">
        <w:rPr>
          <w:rFonts w:cs="Times New Roman"/>
        </w:rPr>
        <w:t>sts o</w:t>
      </w:r>
      <w:r w:rsidR="00D92A22" w:rsidRPr="00466E57">
        <w:rPr>
          <w:rFonts w:cs="Times New Roman"/>
        </w:rPr>
        <w:t>ften</w:t>
      </w:r>
      <w:r w:rsidR="009B705B" w:rsidRPr="00466E57">
        <w:rPr>
          <w:rFonts w:cs="Times New Roman"/>
        </w:rPr>
        <w:t xml:space="preserve"> predict that </w:t>
      </w:r>
      <w:r w:rsidR="001978FE" w:rsidRPr="00466E57">
        <w:rPr>
          <w:rFonts w:cs="Times New Roman"/>
        </w:rPr>
        <w:t xml:space="preserve">species in </w:t>
      </w:r>
      <w:r w:rsidR="009B705B" w:rsidRPr="00466E57">
        <w:rPr>
          <w:rFonts w:cs="Times New Roman"/>
        </w:rPr>
        <w:t>complex</w:t>
      </w:r>
      <w:r w:rsidR="001978FE" w:rsidRPr="00466E57">
        <w:rPr>
          <w:rFonts w:cs="Times New Roman"/>
        </w:rPr>
        <w:t>,</w:t>
      </w:r>
      <w:r w:rsidR="009B705B" w:rsidRPr="00466E57">
        <w:rPr>
          <w:rFonts w:cs="Times New Roman"/>
        </w:rPr>
        <w:t xml:space="preserve"> </w:t>
      </w:r>
      <w:r w:rsidR="002E542B">
        <w:rPr>
          <w:rFonts w:cs="Times New Roman"/>
        </w:rPr>
        <w:t>diverse</w:t>
      </w:r>
      <w:r w:rsidR="009B705B" w:rsidRPr="00466E57">
        <w:rPr>
          <w:rFonts w:cs="Times New Roman"/>
        </w:rPr>
        <w:t xml:space="preserve"> food webs with many weak trophic linkages</w:t>
      </w:r>
      <w:r w:rsidR="001978FE" w:rsidRPr="00466E57">
        <w:rPr>
          <w:rFonts w:cs="Times New Roman"/>
        </w:rPr>
        <w:t xml:space="preserve"> </w:t>
      </w:r>
      <w:r w:rsidR="009B705B" w:rsidRPr="00466E57">
        <w:rPr>
          <w:rFonts w:cs="Times New Roman"/>
        </w:rPr>
        <w:t xml:space="preserve">are buffered from </w:t>
      </w:r>
      <w:r w:rsidR="001978FE" w:rsidRPr="00466E57">
        <w:rPr>
          <w:rFonts w:cs="Times New Roman"/>
        </w:rPr>
        <w:t>top-down control</w:t>
      </w:r>
      <w:r w:rsidR="002E542B">
        <w:rPr>
          <w:rFonts w:cs="Times New Roman"/>
        </w:rPr>
        <w:t xml:space="preserve"> </w:t>
      </w:r>
      <w:r w:rsidR="001978FE" w:rsidRPr="00466E57">
        <w:rPr>
          <w:rFonts w:cs="Times New Roman"/>
        </w:rPr>
        <w:t>because of compensatory responses of predators</w:t>
      </w:r>
      <w:r w:rsidR="009B705B" w:rsidRPr="00466E57">
        <w:rPr>
          <w:rFonts w:cs="Times New Roman"/>
        </w:rPr>
        <w:t xml:space="preserve"> </w:t>
      </w:r>
      <w:r w:rsidR="009B705B" w:rsidRPr="00466E57">
        <w:rPr>
          <w:rFonts w:cs="Times New Roman"/>
        </w:rPr>
        <w:fldChar w:fldCharType="begin"/>
      </w:r>
      <w:r w:rsidR="00386741">
        <w:rPr>
          <w:rFonts w:cs="Times New Roman"/>
        </w:rPr>
        <w:instrText xml:space="preserve"> ADDIN ZOTERO_ITEM CSL_CITATION {"citationID":"1t1is607mo","properties":{"formattedCitation":"(Strong, 1992)","plainCitation":"(Strong, 1992)"},"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separate"/>
      </w:r>
      <w:r w:rsidR="008E5A26" w:rsidRPr="00466E57">
        <w:rPr>
          <w:rFonts w:cs="Times New Roman"/>
          <w:noProof/>
        </w:rPr>
        <w:t>(Strong, 1992)</w:t>
      </w:r>
      <w:r w:rsidR="009B705B" w:rsidRPr="00466E57">
        <w:rPr>
          <w:rFonts w:cs="Times New Roman"/>
        </w:rPr>
        <w:fldChar w:fldCharType="end"/>
      </w:r>
      <w:r w:rsidR="009B705B" w:rsidRPr="00466E57">
        <w:rPr>
          <w:rFonts w:cs="Times New Roman"/>
        </w:rPr>
        <w:fldChar w:fldCharType="begin"/>
      </w:r>
      <w:r w:rsidR="00386741">
        <w:rPr>
          <w:rFonts w:cs="Times New Roman"/>
        </w:rPr>
        <w:instrText xml:space="preserve"> ADDIN ZOTERO_ITEM CSL_CITATION {"citationID":"oqpl2nrm2","properties":{"formattedCitation":"(Strong, 1992)","plainCitation":""},"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end"/>
      </w:r>
      <w:r w:rsidR="009B705B" w:rsidRPr="00466E57">
        <w:rPr>
          <w:rFonts w:cs="Times New Roman"/>
        </w:rPr>
        <w:t xml:space="preserve">. </w:t>
      </w:r>
      <w:r w:rsidR="00E523AB">
        <w:rPr>
          <w:rFonts w:cs="Times New Roman"/>
        </w:rPr>
        <w:t>In these systems,</w:t>
      </w:r>
      <w:r w:rsidR="00D92A22" w:rsidRPr="00466E57">
        <w:rPr>
          <w:rFonts w:cs="Times New Roman"/>
        </w:rPr>
        <w:t xml:space="preserve"> species are subject to a diverse assemblage of predators whose</w:t>
      </w:r>
      <w:r w:rsidR="001978FE" w:rsidRPr="00466E57">
        <w:rPr>
          <w:rFonts w:cs="Times New Roman"/>
        </w:rPr>
        <w:t xml:space="preserve"> temporal</w:t>
      </w:r>
      <w:r w:rsidR="00D92A22" w:rsidRPr="00466E57">
        <w:rPr>
          <w:rFonts w:cs="Times New Roman"/>
        </w:rPr>
        <w:t xml:space="preserve"> dynamics are not synchronized</w:t>
      </w:r>
      <w:r w:rsidR="00F24652">
        <w:rPr>
          <w:rFonts w:cs="Times New Roman"/>
        </w:rPr>
        <w:t>,</w:t>
      </w:r>
      <w:r w:rsidR="00D92A22" w:rsidRPr="00466E57">
        <w:rPr>
          <w:rFonts w:cs="Times New Roman"/>
        </w:rPr>
        <w:t xml:space="preserve"> </w:t>
      </w:r>
      <w:r w:rsidR="001978FE" w:rsidRPr="00466E57">
        <w:rPr>
          <w:rFonts w:cs="Times New Roman"/>
        </w:rPr>
        <w:t xml:space="preserve">so </w:t>
      </w:r>
      <w:r w:rsidR="002B4A5A" w:rsidRPr="00466E57">
        <w:rPr>
          <w:rFonts w:cs="Times New Roman"/>
        </w:rPr>
        <w:t>p</w:t>
      </w:r>
      <w:r w:rsidR="00D92A22" w:rsidRPr="00466E57">
        <w:rPr>
          <w:rFonts w:cs="Times New Roman"/>
        </w:rPr>
        <w:t>rey experience a relatively constant rate of predation</w:t>
      </w:r>
      <w:r w:rsidR="00D631F2" w:rsidRPr="00466E57">
        <w:rPr>
          <w:rFonts w:cs="Times New Roman"/>
        </w:rPr>
        <w:t xml:space="preserve"> </w:t>
      </w:r>
      <w:r w:rsidR="001978FE" w:rsidRPr="00466E57">
        <w:rPr>
          <w:rFonts w:cs="Times New Roman"/>
        </w:rPr>
        <w:t xml:space="preserve">even if a single predator undergoes a large </w:t>
      </w:r>
      <w:r w:rsidR="00596708">
        <w:rPr>
          <w:rFonts w:cs="Times New Roman"/>
        </w:rPr>
        <w:t>change</w:t>
      </w:r>
      <w:r w:rsidR="00596708" w:rsidRPr="00466E57">
        <w:rPr>
          <w:rFonts w:cs="Times New Roman"/>
        </w:rPr>
        <w:t xml:space="preserve"> </w:t>
      </w:r>
      <w:r w:rsidR="001978FE" w:rsidRPr="00466E57">
        <w:rPr>
          <w:rFonts w:cs="Times New Roman"/>
        </w:rPr>
        <w:t xml:space="preserve">in abundance </w:t>
      </w:r>
      <w:r w:rsidR="00D92A22" w:rsidRPr="00466E57">
        <w:rPr>
          <w:rFonts w:cs="Times New Roman"/>
        </w:rPr>
        <w:fldChar w:fldCharType="begin"/>
      </w:r>
      <w:r w:rsidR="00386741">
        <w:rPr>
          <w:rFonts w:cs="Times New Roman"/>
        </w:rPr>
        <w:instrText xml:space="preserve"> ADDIN ZOTERO_ITEM CSL_CITATION {"citationID":"ViaW3t7l","properties":{"unsorted":true,"formattedCitation":"(Power, 1992; Polis and Strong, 1996)","plainCitation":"(Power, 1992; Polis and Strong, 1996)"},"citationItems":[{"id":193,"uris":["http://zotero.org/users/783258/items/32IQJUT2"],"uri":["http://zotero.org/users/783258/items/32IQJUT2"],"itemData":{"id":193,"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492,"uris":["http://zotero.org/users/783258/items/VCTS8WT6"],"uri":["http://zotero.org/users/783258/items/VCTS8WT6"],"itemData":{"id":492,"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D92A22" w:rsidRPr="00466E57">
        <w:rPr>
          <w:rFonts w:cs="Times New Roman"/>
        </w:rPr>
        <w:fldChar w:fldCharType="separate"/>
      </w:r>
      <w:r w:rsidR="00F24652">
        <w:rPr>
          <w:rFonts w:cs="Times New Roman"/>
          <w:noProof/>
        </w:rPr>
        <w:t>(Power, 1992; Polis and Strong, 1996)</w:t>
      </w:r>
      <w:r w:rsidR="00D92A22" w:rsidRPr="00466E57">
        <w:rPr>
          <w:rFonts w:cs="Times New Roman"/>
        </w:rPr>
        <w:fldChar w:fldCharType="end"/>
      </w:r>
      <w:r w:rsidR="00D92A22" w:rsidRPr="00466E57">
        <w:rPr>
          <w:rFonts w:cs="Times New Roman"/>
        </w:rPr>
        <w:t xml:space="preserve">. </w:t>
      </w:r>
      <w:r w:rsidR="00734E3F" w:rsidRPr="00466E57">
        <w:rPr>
          <w:rFonts w:cs="Times New Roman"/>
        </w:rPr>
        <w:t>Under this view,</w:t>
      </w:r>
      <w:r w:rsidR="001978FE" w:rsidRPr="00466E57">
        <w:rPr>
          <w:rFonts w:cs="Times New Roman"/>
        </w:rPr>
        <w:t xml:space="preserve"> </w:t>
      </w:r>
      <w:r w:rsidR="00493863">
        <w:rPr>
          <w:rFonts w:cs="Times New Roman"/>
        </w:rPr>
        <w:t xml:space="preserve">keystone species </w:t>
      </w:r>
      <w:r w:rsidR="00493863">
        <w:rPr>
          <w:rFonts w:cs="Times New Roman"/>
        </w:rPr>
        <w:fldChar w:fldCharType="begin"/>
      </w:r>
      <w:r w:rsidR="00493863">
        <w:rPr>
          <w:rFonts w:cs="Times New Roman"/>
        </w:rPr>
        <w:instrText xml:space="preserve"> ADDIN ZOTERO_ITEM CSL_CITATION {"citationID":"1joglnrfdm","properties":{"formattedCitation":"(Paine, 1966)","plainCitation":"(Paine, 1966)"},"citationItems":[{"id":1283,"uris":["http://zotero.org/users/783258/items/WHMF75A4"],"uri":["http://zotero.org/users/783258/items/WHMF75A4"],"itemData":{"id":1283,"type":"article-journal","title":"Food web complexity and species diversity","container-title":"American Naturalist","page":"65–75","source":"Google Scholar","author":[{"family":"Paine","given":"Robert T."}],"issued":{"date-parts":[["1966"]]}}}],"schema":"https://github.com/citation-style-language/schema/raw/master/csl-citation.json"} </w:instrText>
      </w:r>
      <w:r w:rsidR="00493863">
        <w:rPr>
          <w:rFonts w:cs="Times New Roman"/>
        </w:rPr>
        <w:fldChar w:fldCharType="separate"/>
      </w:r>
      <w:r w:rsidR="00493863">
        <w:rPr>
          <w:rFonts w:cs="Times New Roman"/>
          <w:noProof/>
        </w:rPr>
        <w:t>(Paine, 1966)</w:t>
      </w:r>
      <w:r w:rsidR="00493863">
        <w:rPr>
          <w:rFonts w:cs="Times New Roman"/>
        </w:rPr>
        <w:fldChar w:fldCharType="end"/>
      </w:r>
      <w:r w:rsidR="006B6172">
        <w:rPr>
          <w:rFonts w:cs="Times New Roman"/>
        </w:rPr>
        <w:t xml:space="preserve"> are uncommon, and t</w:t>
      </w:r>
      <w:r w:rsidR="00F24652">
        <w:rPr>
          <w:rFonts w:cs="Times New Roman"/>
        </w:rPr>
        <w:t xml:space="preserve">he </w:t>
      </w:r>
      <w:r w:rsidR="00083B4E">
        <w:rPr>
          <w:rFonts w:cs="Times New Roman"/>
        </w:rPr>
        <w:t xml:space="preserve">sheer </w:t>
      </w:r>
      <w:r w:rsidR="00F24652">
        <w:rPr>
          <w:rFonts w:cs="Times New Roman"/>
        </w:rPr>
        <w:t xml:space="preserve">diversity of predator populations </w:t>
      </w:r>
      <w:r w:rsidR="00083B4E">
        <w:rPr>
          <w:rFonts w:cs="Times New Roman"/>
        </w:rPr>
        <w:t xml:space="preserve">generally </w:t>
      </w:r>
      <w:r w:rsidR="00F24652">
        <w:rPr>
          <w:rFonts w:cs="Times New Roman"/>
        </w:rPr>
        <w:t xml:space="preserve">prevents </w:t>
      </w:r>
      <w:r w:rsidR="00DC69E9">
        <w:rPr>
          <w:rFonts w:cs="Times New Roman"/>
        </w:rPr>
        <w:t>“community-level” trophic cascades</w:t>
      </w:r>
      <w:r w:rsidR="003C6DA7">
        <w:rPr>
          <w:rFonts w:cs="Times New Roman"/>
        </w:rPr>
        <w:t xml:space="preserve"> – those that </w:t>
      </w:r>
      <w:r w:rsidR="00DC69E9">
        <w:rPr>
          <w:rFonts w:cs="Times New Roman"/>
        </w:rPr>
        <w:lastRenderedPageBreak/>
        <w:t>impact the entire system rather than specific species</w:t>
      </w:r>
      <w:r w:rsidR="003C6DA7">
        <w:rPr>
          <w:rFonts w:cs="Times New Roman"/>
        </w:rPr>
        <w:t xml:space="preserve"> – </w:t>
      </w:r>
      <w:r w:rsidR="00DC69E9">
        <w:rPr>
          <w:rFonts w:cs="Times New Roman"/>
        </w:rPr>
        <w:t xml:space="preserve">from occurring </w:t>
      </w:r>
      <w:r w:rsidR="00F24652">
        <w:rPr>
          <w:rFonts w:cs="Times New Roman"/>
        </w:rPr>
        <w:fldChar w:fldCharType="begin"/>
      </w:r>
      <w:r w:rsidR="00386741">
        <w:rPr>
          <w:rFonts w:cs="Times New Roman"/>
        </w:rPr>
        <w:instrText xml:space="preserve"> ADDIN ZOTERO_ITEM CSL_CITATION {"citationID":"9vmlmc198","properties":{"formattedCitation":"(Polis, 1999)","plainCitation":"(Polis, 1999)"},"citationItems":[{"id":1177,"uris":["http://zotero.org/users/783258/items/KBK7G46M"],"uri":["http://zotero.org/users/783258/items/KBK7G46M"],"itemData":{"id":1177,"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F24652">
        <w:rPr>
          <w:rFonts w:cs="Times New Roman"/>
        </w:rPr>
        <w:fldChar w:fldCharType="separate"/>
      </w:r>
      <w:r w:rsidR="00F24652">
        <w:rPr>
          <w:rFonts w:cs="Times New Roman"/>
          <w:noProof/>
        </w:rPr>
        <w:t>(Polis, 1999)</w:t>
      </w:r>
      <w:r w:rsidR="00F24652">
        <w:rPr>
          <w:rFonts w:cs="Times New Roman"/>
        </w:rPr>
        <w:fldChar w:fldCharType="end"/>
      </w:r>
      <w:r w:rsidR="005336A7" w:rsidRPr="00466E57">
        <w:rPr>
          <w:rFonts w:cs="Times New Roman"/>
        </w:rPr>
        <w:t xml:space="preserve">. </w:t>
      </w:r>
      <w:r w:rsidR="000100A0">
        <w:rPr>
          <w:rFonts w:cs="Times New Roman"/>
        </w:rPr>
        <w:t xml:space="preserve">However, </w:t>
      </w:r>
      <w:r w:rsidR="00FC0135">
        <w:rPr>
          <w:rFonts w:cs="Times New Roman"/>
        </w:rPr>
        <w:t>diversity does not necessarily render dramatic community cascades impossible</w:t>
      </w:r>
      <w:r w:rsidR="000100A0" w:rsidRPr="00466E57">
        <w:rPr>
          <w:rFonts w:cs="Times New Roman"/>
        </w:rPr>
        <w:t xml:space="preserve"> </w:t>
      </w:r>
      <w:r w:rsidR="000100A0">
        <w:rPr>
          <w:rFonts w:cs="Times New Roman"/>
        </w:rPr>
        <w:t xml:space="preserve">if </w:t>
      </w:r>
      <w:r w:rsidR="000100A0" w:rsidRPr="00466E57">
        <w:rPr>
          <w:rFonts w:cs="Times New Roman"/>
        </w:rPr>
        <w:t xml:space="preserve">exploitation </w:t>
      </w:r>
      <w:r w:rsidR="00FC0135">
        <w:rPr>
          <w:rFonts w:cs="Times New Roman"/>
        </w:rPr>
        <w:t xml:space="preserve">or any other driver </w:t>
      </w:r>
      <w:r w:rsidR="00C54494">
        <w:rPr>
          <w:rFonts w:cs="Times New Roman"/>
        </w:rPr>
        <w:t xml:space="preserve">suddenly </w:t>
      </w:r>
      <w:r w:rsidR="000100A0" w:rsidRPr="00466E57">
        <w:rPr>
          <w:rFonts w:cs="Times New Roman"/>
        </w:rPr>
        <w:t>depletes the entire guild of predators</w:t>
      </w:r>
      <w:r w:rsidR="000D5DC3">
        <w:rPr>
          <w:rFonts w:cs="Times New Roman"/>
        </w:rPr>
        <w:t xml:space="preserve"> at once</w:t>
      </w:r>
      <w:r w:rsidR="000100A0">
        <w:rPr>
          <w:rFonts w:cs="Times New Roman"/>
        </w:rPr>
        <w:t xml:space="preserve"> </w:t>
      </w:r>
      <w:r w:rsidR="000100A0">
        <w:rPr>
          <w:rFonts w:cs="Times New Roman"/>
        </w:rPr>
        <w:fldChar w:fldCharType="begin"/>
      </w:r>
      <w:r w:rsidR="00386741">
        <w:rPr>
          <w:rFonts w:cs="Times New Roman"/>
        </w:rPr>
        <w:instrText xml:space="preserve"> ADDIN ZOTERO_ITEM CSL_CITATION {"citationID":"25j51ejcun","properties":{"formattedCitation":"(Baum and Worm, 2009)","plainCitation":"(Baum and Worm, 2009)"},"citationItems":[{"id":208,"uris":["http://zotero.org/users/783258/items/4MHJERU9"],"uri":["http://zotero.org/users/783258/items/4MHJERU9"],"itemData":{"id":208,"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0100A0">
        <w:rPr>
          <w:rFonts w:cs="Times New Roman"/>
        </w:rPr>
        <w:fldChar w:fldCharType="separate"/>
      </w:r>
      <w:r w:rsidR="000100A0">
        <w:rPr>
          <w:rFonts w:cs="Times New Roman"/>
          <w:noProof/>
        </w:rPr>
        <w:t>(Baum and Worm, 2009)</w:t>
      </w:r>
      <w:r w:rsidR="000100A0">
        <w:rPr>
          <w:rFonts w:cs="Times New Roman"/>
        </w:rPr>
        <w:fldChar w:fldCharType="end"/>
      </w:r>
      <w:r w:rsidR="000100A0">
        <w:rPr>
          <w:rFonts w:cs="Times New Roman"/>
        </w:rPr>
        <w:t>.</w:t>
      </w:r>
      <w:r w:rsidR="000100A0" w:rsidRPr="00466E57">
        <w:rPr>
          <w:rFonts w:cs="Times New Roman"/>
        </w:rPr>
        <w:t xml:space="preserve"> </w:t>
      </w:r>
    </w:p>
    <w:p w14:paraId="5EC1F657" w14:textId="495AF0F7" w:rsidR="00FE5277" w:rsidRPr="00466E57" w:rsidRDefault="00A2379B" w:rsidP="00EA738B">
      <w:pPr>
        <w:widowControl w:val="0"/>
        <w:autoSpaceDE w:val="0"/>
        <w:autoSpaceDN w:val="0"/>
        <w:adjustRightInd w:val="0"/>
        <w:spacing w:line="480" w:lineRule="auto"/>
        <w:ind w:firstLine="720"/>
        <w:rPr>
          <w:rFonts w:cs="Times New Roman"/>
        </w:rPr>
      </w:pPr>
      <w:r>
        <w:rPr>
          <w:rFonts w:cs="Times New Roman"/>
        </w:rPr>
        <w:t>There are two possible explanations for why more diverse predator guilds should be more temporally stable. First, c</w:t>
      </w:r>
      <w:r w:rsidR="00FE5277" w:rsidRPr="00466E57">
        <w:rPr>
          <w:rFonts w:cs="Times New Roman"/>
        </w:rPr>
        <w:t>ompensatory dynamics</w:t>
      </w:r>
      <w:r>
        <w:rPr>
          <w:rFonts w:cs="Times New Roman"/>
        </w:rPr>
        <w:t xml:space="preserve"> occur</w:t>
      </w:r>
      <w:r w:rsidR="00FE5277" w:rsidRPr="00466E57">
        <w:rPr>
          <w:rFonts w:cs="Times New Roman"/>
        </w:rPr>
        <w:t xml:space="preserve"> in diverse assemblages of similar species that have complementary responses to the environment, resulting in asynchronous populations </w:t>
      </w:r>
      <w:r w:rsidR="00FE5277" w:rsidRPr="00466E57">
        <w:rPr>
          <w:rFonts w:cs="Times New Roman"/>
        </w:rPr>
        <w:fldChar w:fldCharType="begin"/>
      </w:r>
      <w:r w:rsidR="00386741">
        <w:rPr>
          <w:rFonts w:cs="Times New Roman"/>
        </w:rPr>
        <w:instrText xml:space="preserve"> ADDIN ZOTERO_ITEM CSL_CITATION {"citationID":"1ofd5q4i17","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D00F0" w:rsidRPr="00466E57">
        <w:rPr>
          <w:rFonts w:cs="Times New Roman"/>
        </w:rPr>
        <w:t>.</w:t>
      </w:r>
      <w:r w:rsidR="00FE5277" w:rsidRPr="00466E57">
        <w:rPr>
          <w:rFonts w:cs="Times New Roman"/>
        </w:rPr>
        <w:t xml:space="preserve"> </w:t>
      </w:r>
      <w:r>
        <w:rPr>
          <w:rFonts w:cs="Times New Roman"/>
        </w:rPr>
        <w:t xml:space="preserve">The idea of compensatory dynamics hypothesizes that species within communities have evolved to maximize </w:t>
      </w:r>
      <w:r w:rsidR="00E523AB">
        <w:rPr>
          <w:rFonts w:cs="Times New Roman"/>
        </w:rPr>
        <w:t xml:space="preserve">utilized </w:t>
      </w:r>
      <w:r>
        <w:rPr>
          <w:rFonts w:cs="Times New Roman"/>
        </w:rPr>
        <w:t>niche space, so that</w:t>
      </w:r>
      <w:r w:rsidR="00FE5277" w:rsidRPr="00466E57">
        <w:rPr>
          <w:rFonts w:cs="Times New Roman"/>
        </w:rPr>
        <w:t xml:space="preserve"> one </w:t>
      </w:r>
      <w:r w:rsidR="004C2C45">
        <w:rPr>
          <w:rFonts w:cs="Times New Roman"/>
        </w:rPr>
        <w:t>species</w:t>
      </w:r>
      <w:r w:rsidR="00A5508C">
        <w:rPr>
          <w:rFonts w:cs="Times New Roman"/>
        </w:rPr>
        <w:t xml:space="preserve"> </w:t>
      </w:r>
      <w:r w:rsidR="00FE5277" w:rsidRPr="00466E57">
        <w:rPr>
          <w:rFonts w:cs="Times New Roman"/>
        </w:rPr>
        <w:t>compensate</w:t>
      </w:r>
      <w:r w:rsidR="00647999">
        <w:rPr>
          <w:rFonts w:cs="Times New Roman"/>
        </w:rPr>
        <w:t>s</w:t>
      </w:r>
      <w:r w:rsidR="00FE5277" w:rsidRPr="00466E57">
        <w:rPr>
          <w:rFonts w:cs="Times New Roman"/>
        </w:rPr>
        <w:t xml:space="preserv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386741">
        <w:rPr>
          <w:rFonts w:cs="Times New Roman"/>
        </w:rPr>
        <w:instrText xml:space="preserve"> ADDIN ZOTERO_ITEM CSL_CITATION {"citationID":"RGdtJsm5","properties":{"formattedCitation":"(Tilman, 1996)","plainCitation":"(Tilman, 1996)"},"citationItems":[{"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 Second</w:t>
      </w:r>
      <w:r w:rsidR="00EC5E16">
        <w:rPr>
          <w:rFonts w:cs="Times New Roman"/>
        </w:rPr>
        <w:t>,</w:t>
      </w:r>
      <w:r w:rsidR="006A4C13">
        <w:rPr>
          <w:rFonts w:cs="Times New Roman"/>
        </w:rPr>
        <w:t xml:space="preserve"> </w:t>
      </w:r>
      <w:r w:rsidR="007758E2">
        <w:rPr>
          <w:rFonts w:cs="Times New Roman"/>
        </w:rPr>
        <w:t xml:space="preserve">the </w:t>
      </w:r>
      <w:r w:rsidR="006A4C13">
        <w:rPr>
          <w:rFonts w:cs="Times New Roman"/>
        </w:rPr>
        <w:t xml:space="preserve">statistical averaging </w:t>
      </w:r>
      <w:r w:rsidR="007758E2">
        <w:rPr>
          <w:rFonts w:cs="Times New Roman"/>
        </w:rPr>
        <w:t xml:space="preserve">hypothesis </w:t>
      </w:r>
      <w:r w:rsidR="00596708">
        <w:rPr>
          <w:rFonts w:cs="Times New Roman"/>
        </w:rPr>
        <w:t>suggests</w:t>
      </w:r>
      <w:r w:rsidR="006A4C13">
        <w:rPr>
          <w:rFonts w:cs="Times New Roman"/>
        </w:rPr>
        <w:t xml:space="preserve"> that stabilization </w:t>
      </w:r>
      <w:r w:rsidR="00451115">
        <w:rPr>
          <w:rFonts w:cs="Times New Roman"/>
        </w:rPr>
        <w:t>occur</w:t>
      </w:r>
      <w:r w:rsidR="006A4C13">
        <w:rPr>
          <w:rFonts w:cs="Times New Roman"/>
        </w:rPr>
        <w:t>s</w:t>
      </w:r>
      <w:r w:rsidR="004E2477" w:rsidRPr="00466E57">
        <w:rPr>
          <w:rFonts w:cs="Times New Roman"/>
        </w:rPr>
        <w:t xml:space="preserve"> </w:t>
      </w:r>
      <w:r w:rsidR="00BC57CA" w:rsidRPr="00466E57">
        <w:rPr>
          <w:rFonts w:cs="Times New Roman"/>
        </w:rPr>
        <w:t>because populations</w:t>
      </w:r>
      <w:r w:rsidR="006A4C13">
        <w:rPr>
          <w:rFonts w:cs="Times New Roman"/>
        </w:rPr>
        <w:t xml:space="preserve"> </w:t>
      </w:r>
      <w:r w:rsidR="00451115">
        <w:rPr>
          <w:rFonts w:cs="Times New Roman"/>
        </w:rPr>
        <w:t xml:space="preserve">vary </w:t>
      </w:r>
      <w:r w:rsidR="000F5E51" w:rsidRPr="00466E57">
        <w:rPr>
          <w:rFonts w:cs="Times New Roman"/>
        </w:rPr>
        <w:t>independent</w:t>
      </w:r>
      <w:r w:rsidR="00B91783">
        <w:rPr>
          <w:rFonts w:cs="Times New Roman"/>
        </w:rPr>
        <w:t>ly of one another</w:t>
      </w:r>
      <w:r w:rsidR="009119FF">
        <w:rPr>
          <w:rFonts w:cs="Times New Roman"/>
        </w:rPr>
        <w:t>,</w:t>
      </w:r>
      <w:r w:rsidR="00451115">
        <w:rPr>
          <w:rFonts w:cs="Times New Roman"/>
        </w:rPr>
        <w:t xml:space="preserve"> so</w:t>
      </w:r>
      <w:r w:rsidR="004C2C45">
        <w:rPr>
          <w:rFonts w:cs="Times New Roman"/>
        </w:rPr>
        <w:t xml:space="preserve"> that</w:t>
      </w:r>
      <w:r w:rsidR="00451115">
        <w:rPr>
          <w:rFonts w:cs="Times New Roman"/>
        </w:rPr>
        <w:t xml:space="preserve"> </w:t>
      </w:r>
      <w:r w:rsidR="00B91783">
        <w:rPr>
          <w:rFonts w:cs="Times New Roman"/>
        </w:rPr>
        <w:t>as species are added to the system, the</w:t>
      </w:r>
      <w:r w:rsidR="00323A0F">
        <w:rPr>
          <w:rFonts w:cs="Times New Roman"/>
        </w:rPr>
        <w:t>ir</w:t>
      </w:r>
      <w:r w:rsidR="00B91783">
        <w:rPr>
          <w:rFonts w:cs="Times New Roman"/>
        </w:rPr>
        <w:t xml:space="preserve"> fluctuations become more likely to balance each other out</w:t>
      </w:r>
      <w:r w:rsidR="00451115">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tI18Q5vh","properties":{"formattedCitation":"{\\rtf (Doak {\\i{}et al.}, 1998)}","plainCitation":"(Doak et al., 1998)"},"citationItems":[{"id":1182,"uris":["http://zotero.org/users/783258/items/QNWKCKE2"],"ur</w:instrText>
      </w:r>
      <w:r w:rsidR="00386741">
        <w:rPr>
          <w:rFonts w:cs="Times New Roman" w:hint="eastAsia"/>
        </w:rPr>
        <w:instrText>i":["http://zotero.org/users/783258/items/QNWKCKE2"],"itemData":{"id":1182,"type":"article-journal","title":"The Statistical Inevitability of Stability</w:instrText>
      </w:r>
      <w:r w:rsidR="00386741">
        <w:rPr>
          <w:rFonts w:cs="Times New Roman" w:hint="eastAsia"/>
        </w:rPr>
        <w:instrText>‐</w:instrText>
      </w:r>
      <w:r w:rsidR="00386741">
        <w:rPr>
          <w:rFonts w:cs="Times New Roman" w:hint="eastAsia"/>
        </w:rPr>
        <w:instrText>Diversity Relationships in Community Ecology","container-title":"The American Naturalist","page":"264-2</w:instrText>
      </w:r>
      <w:r w:rsidR="00386741">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386741">
        <w:rPr>
          <w:rFonts w:cs="Times New Roman" w:hint="eastAsia"/>
        </w:rPr>
        <w:instrText>bility. Empirical studies showing positive stability</w:instrText>
      </w:r>
      <w:r w:rsidR="00386741">
        <w:rPr>
          <w:rFonts w:cs="Times New Roman" w:hint="eastAsia"/>
        </w:rPr>
        <w:instrText>‐</w:instrText>
      </w:r>
      <w:r w:rsidR="00386741">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386741">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386741">
        <w:rPr>
          <w:rFonts w:cs="Times New Roman" w:hint="eastAsia"/>
        </w:rPr>
        <w:instrText>real communities, we fit a simple simulation model to Tilman's grassland community. Our results indicate that statistical averaging might play a substantial role in explaining stability</w:instrText>
      </w:r>
      <w:r w:rsidR="00386741">
        <w:rPr>
          <w:rFonts w:cs="Times New Roman" w:hint="eastAsia"/>
        </w:rPr>
        <w:instrText>‐</w:instrText>
      </w:r>
      <w:r w:rsidR="00386741">
        <w:rPr>
          <w:rFonts w:cs="Times New Roman" w:hint="eastAsia"/>
        </w:rPr>
        <w:instrText>diversity correlations for this and other systems. Models of statisti</w:instrText>
      </w:r>
      <w:r w:rsidR="00386741">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F5E51" w:rsidRPr="00466E57">
        <w:rPr>
          <w:rFonts w:cs="Times New Roman"/>
        </w:rPr>
        <w:t xml:space="preserve">. </w:t>
      </w:r>
      <w:r w:rsidR="00FD238D">
        <w:rPr>
          <w:rFonts w:cs="Times New Roman"/>
        </w:rPr>
        <w:t>I</w:t>
      </w:r>
      <w:r w:rsidR="00FD238D" w:rsidRPr="00466E57">
        <w:rPr>
          <w:rFonts w:cs="Times New Roman"/>
        </w:rPr>
        <w:t>n more diverse ecosystems</w:t>
      </w:r>
      <w:r w:rsidR="00FD238D">
        <w:rPr>
          <w:rFonts w:cs="Times New Roman"/>
        </w:rPr>
        <w:t>, e</w:t>
      </w:r>
      <w:r w:rsidR="001978FE" w:rsidRPr="00466E57">
        <w:rPr>
          <w:rFonts w:cs="Times New Roman"/>
        </w:rPr>
        <w:t xml:space="preserve">ither mechanism can </w:t>
      </w:r>
      <w:r w:rsidR="00FD238D">
        <w:rPr>
          <w:rFonts w:cs="Times New Roman"/>
        </w:rPr>
        <w:t xml:space="preserve">dampen fluctuations in predation, reducing the chances that </w:t>
      </w:r>
      <w:r w:rsidR="002B4A5A" w:rsidRPr="00466E57">
        <w:rPr>
          <w:rFonts w:cs="Times New Roman"/>
        </w:rPr>
        <w:t xml:space="preserve">predation </w:t>
      </w:r>
      <w:r w:rsidR="00FD238D">
        <w:rPr>
          <w:rFonts w:cs="Times New Roman"/>
        </w:rPr>
        <w:t>drives</w:t>
      </w:r>
      <w:r w:rsidR="002B4A5A" w:rsidRPr="00466E57">
        <w:rPr>
          <w:rFonts w:cs="Times New Roman"/>
        </w:rPr>
        <w:t xml:space="preserve"> </w:t>
      </w:r>
      <w:r w:rsidR="00FD238D">
        <w:rPr>
          <w:rFonts w:cs="Times New Roman"/>
        </w:rPr>
        <w:t xml:space="preserve">large changes in </w:t>
      </w:r>
      <w:r w:rsidR="002B4A5A" w:rsidRPr="00466E57">
        <w:rPr>
          <w:rFonts w:cs="Times New Roman"/>
        </w:rPr>
        <w:t>prey</w:t>
      </w:r>
      <w:r w:rsidR="00596708">
        <w:rPr>
          <w:rFonts w:cs="Times New Roman"/>
        </w:rPr>
        <w:t xml:space="preserve"> biomass</w:t>
      </w:r>
      <w:r w:rsidR="00FD238D">
        <w:rPr>
          <w:rFonts w:cs="Times New Roman"/>
        </w:rPr>
        <w:t xml:space="preserve">; this in turn </w:t>
      </w:r>
      <w:r w:rsidR="002B4A5A" w:rsidRPr="00466E57">
        <w:rPr>
          <w:rFonts w:cs="Times New Roman"/>
        </w:rPr>
        <w:t>increase</w:t>
      </w:r>
      <w:r w:rsidR="00FD238D">
        <w:rPr>
          <w:rFonts w:cs="Times New Roman"/>
        </w:rPr>
        <w:t>s</w:t>
      </w:r>
      <w:r w:rsidR="007824FA" w:rsidRPr="00466E57">
        <w:rPr>
          <w:rFonts w:cs="Times New Roman"/>
        </w:rPr>
        <w:t xml:space="preserve"> </w:t>
      </w:r>
      <w:r w:rsidR="005E3F27">
        <w:rPr>
          <w:rFonts w:cs="Times New Roman"/>
        </w:rPr>
        <w:t xml:space="preserve">prey </w:t>
      </w:r>
      <w:r w:rsidR="00FD238D">
        <w:rPr>
          <w:rFonts w:cs="Times New Roman"/>
        </w:rPr>
        <w:t>stability.</w:t>
      </w:r>
    </w:p>
    <w:p w14:paraId="3457A0ED" w14:textId="153EE019" w:rsidR="00CD47BA" w:rsidRPr="00466E57" w:rsidRDefault="008D49EA" w:rsidP="00EA738B">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w:t>
      </w:r>
      <w:r w:rsidR="00E73534">
        <w:rPr>
          <w:rFonts w:cs="Times New Roman"/>
        </w:rPr>
        <w:t xml:space="preserve">corresponding </w:t>
      </w:r>
      <w:r w:rsidR="002B631F">
        <w:rPr>
          <w:rFonts w:cs="Times New Roman"/>
        </w:rPr>
        <w:t xml:space="preserve">negative </w:t>
      </w:r>
      <w:r w:rsidR="00645F74">
        <w:rPr>
          <w:rFonts w:cs="Times New Roman"/>
        </w:rPr>
        <w:t>effect</w:t>
      </w:r>
      <w:r w:rsidR="002B631F">
        <w:rPr>
          <w:rFonts w:cs="Times New Roman"/>
        </w:rPr>
        <w:t xml:space="preserve"> of diversity on</w:t>
      </w:r>
      <w:r w:rsidR="00645F74">
        <w:rPr>
          <w:rFonts w:cs="Times New Roman"/>
        </w:rPr>
        <w:t xml:space="preserve"> the strength of</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 xml:space="preserve">measured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CD47BA" w:rsidRPr="00466E57">
        <w:rPr>
          <w:rFonts w:cs="Times New Roman"/>
        </w:rPr>
        <w:t xml:space="preserve">correlated 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386741">
        <w:rPr>
          <w:rFonts w:cs="Times New Roman"/>
        </w:rPr>
        <w:instrText xml:space="preserve"> ADDIN ZOTERO_ITEM CSL_CITATION {"citationID":"fs4WHquP","properties":{"unsorted":true,"formattedCitation":"{\\rtf (Frank {\\i{}et al.}, 2006; Boyce {\\i{}et al.}, 2015)}","plainCitation":"(Frank et al., 2006;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 xml:space="preserve">simple correlations between predators and prey </w:t>
      </w:r>
      <w:r w:rsidR="006772CA">
        <w:rPr>
          <w:rFonts w:cs="Times New Roman"/>
        </w:rPr>
        <w:t xml:space="preserve">that are frequently </w:t>
      </w:r>
      <w:r w:rsidR="00EA5490">
        <w:rPr>
          <w:rFonts w:cs="Times New Roman"/>
        </w:rPr>
        <w:t xml:space="preserve">used </w:t>
      </w:r>
      <w:r w:rsidR="00235E83">
        <w:rPr>
          <w:rFonts w:cs="Times New Roman"/>
        </w:rPr>
        <w:t xml:space="preserve">in such studies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1lkbh09fdn","properties":{"formattedCitation":"{\\rtf (Pershing {\\i{}et al.}, 2015)}","plainCitation":"(Pershing et al., 2015)"},"citationItems":[{"id":1176,"uris":["http://zotero.org/users/783258/items/JWAU5RS5"],"uri":["http://zotero.org/users/783258/items/JWAU5RS5"],"itemData":{"id":1176,"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w:t>
      </w:r>
      <w:r w:rsidR="00645F74">
        <w:rPr>
          <w:rFonts w:cs="Times New Roman"/>
        </w:rPr>
        <w:lastRenderedPageBreak/>
        <w:t xml:space="preserve">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386741">
        <w:rPr>
          <w:rFonts w:cs="Times New Roman"/>
        </w:rPr>
        <w:instrText xml:space="preserve"> ADDIN ZOTERO_ITEM CSL_CITATION {"citationID":"h2ndbmbg0","properties":{"formattedCitation":"{\\rtf (Borer {\\i{}et al.}, 2005)}","plainCitation":"(Borer et al., 2005)"},"citationItems":[{"id":467,"uris":["http://zotero.org/users/783258/items/TP5EJUU7"],"uri":["http://zotero.org/users/783258/items/TP5EJUU7"],"itemData":{"id":467,"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995498">
        <w:rPr>
          <w:rFonts w:cs="Times New Roman"/>
        </w:rPr>
        <w:t>Cross-ecosystem assessments of r</w:t>
      </w:r>
      <w:r w:rsidR="006124B8" w:rsidRPr="00466E57">
        <w:rPr>
          <w:rFonts w:cs="Times New Roman"/>
        </w:rPr>
        <w:t>elationship</w:t>
      </w:r>
      <w:r w:rsidR="00995498">
        <w:rPr>
          <w:rFonts w:cs="Times New Roman"/>
        </w:rPr>
        <w:t>s</w:t>
      </w:r>
      <w:r w:rsidR="006124B8" w:rsidRPr="00466E57">
        <w:rPr>
          <w:rFonts w:cs="Times New Roman"/>
        </w:rPr>
        <w:t xml:space="preserve"> between diversity and trophic control</w:t>
      </w:r>
      <w:r w:rsidR="00C130F9" w:rsidRPr="00466E57">
        <w:rPr>
          <w:rFonts w:cs="Times New Roman"/>
        </w:rPr>
        <w:t xml:space="preserve">, </w:t>
      </w:r>
      <w:r w:rsidR="003B49BC">
        <w:rPr>
          <w:rFonts w:cs="Times New Roman"/>
        </w:rPr>
        <w:t xml:space="preserve">either functional complementarity or statistical averaging, </w:t>
      </w:r>
      <w:r w:rsidR="00995498">
        <w:rPr>
          <w:rFonts w:cs="Times New Roman"/>
        </w:rPr>
        <w:t>have</w:t>
      </w:r>
      <w:r w:rsidR="00995498" w:rsidRPr="00466E57">
        <w:rPr>
          <w:rFonts w:cs="Times New Roman"/>
        </w:rPr>
        <w:t xml:space="preserve"> </w:t>
      </w:r>
      <w:r w:rsidR="00C130F9" w:rsidRPr="00466E57">
        <w:rPr>
          <w:rFonts w:cs="Times New Roman"/>
        </w:rPr>
        <w:t xml:space="preserve">generally been difficult </w:t>
      </w:r>
      <w:r w:rsidR="00995498">
        <w:rPr>
          <w:rFonts w:cs="Times New Roman"/>
        </w:rPr>
        <w:t>for</w:t>
      </w:r>
      <w:r w:rsidR="00C130F9" w:rsidRPr="00466E57">
        <w:rPr>
          <w:rFonts w:cs="Times New Roman"/>
        </w:rPr>
        <w:t xml:space="preserve"> large marine ecosystems because of </w:t>
      </w:r>
      <w:r w:rsidR="00995498">
        <w:rPr>
          <w:rFonts w:cs="Times New Roman"/>
        </w:rPr>
        <w:t xml:space="preserve">extensive </w:t>
      </w:r>
      <w:r w:rsidR="00C130F9" w:rsidRPr="00466E57">
        <w:rPr>
          <w:rFonts w:cs="Times New Roman"/>
        </w:rPr>
        <w:t>data requirements</w:t>
      </w:r>
      <w:r w:rsidR="00801BE8">
        <w:rPr>
          <w:rFonts w:cs="Times New Roman"/>
        </w:rPr>
        <w:t xml:space="preserve"> and slow</w:t>
      </w:r>
      <w:r w:rsidR="002E69FA">
        <w:rPr>
          <w:rFonts w:cs="Times New Roman"/>
        </w:rPr>
        <w:t xml:space="preserve"> rates of</w:t>
      </w:r>
      <w:r w:rsidR="00801BE8">
        <w:rPr>
          <w:rFonts w:cs="Times New Roman"/>
        </w:rPr>
        <w:t xml:space="preserve"> population turnover</w:t>
      </w:r>
      <w:r w:rsidR="003377B8">
        <w:rPr>
          <w:rFonts w:cs="Times New Roman"/>
        </w:rPr>
        <w:t xml:space="preserve"> </w:t>
      </w:r>
      <w:r w:rsidR="003377B8">
        <w:rPr>
          <w:rFonts w:cs="Times New Roman"/>
        </w:rPr>
        <w:fldChar w:fldCharType="begin"/>
      </w:r>
      <w:r w:rsidR="00386741">
        <w:rPr>
          <w:rFonts w:cs="Times New Roman"/>
        </w:rPr>
        <w:instrText xml:space="preserve"> ADDIN ZOTERO_ITEM CSL_CITATION {"citationID":"jq5ukcd1r","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Pr>
          <w:rFonts w:cs="Times New Roman"/>
        </w:rPr>
        <w:fldChar w:fldCharType="separate"/>
      </w:r>
      <w:r w:rsidR="003377B8">
        <w:rPr>
          <w:rFonts w:cs="Times New Roman"/>
          <w:noProof/>
        </w:rPr>
        <w:t>(Naeem, 2006)</w:t>
      </w:r>
      <w:r w:rsidR="003377B8">
        <w:rPr>
          <w:rFonts w:cs="Times New Roman"/>
        </w:rPr>
        <w:fldChar w:fldCharType="end"/>
      </w:r>
      <w:r w:rsidR="00C130F9" w:rsidRPr="00466E57">
        <w:rPr>
          <w:rFonts w:cs="Times New Roman"/>
        </w:rPr>
        <w:t>.</w:t>
      </w:r>
      <w:r w:rsidR="00BC08F6" w:rsidRPr="00466E57">
        <w:rPr>
          <w:rFonts w:cs="Times New Roman"/>
        </w:rPr>
        <w:t xml:space="preserve"> </w:t>
      </w:r>
      <w:r w:rsidR="00596708">
        <w:rPr>
          <w:rFonts w:cs="Times New Roman"/>
        </w:rPr>
        <w:t>However, s</w:t>
      </w:r>
      <w:r w:rsidR="00BC4C0C">
        <w:rPr>
          <w:rFonts w:cs="Times New Roman"/>
        </w:rPr>
        <w:t xml:space="preserve">tudies examining </w:t>
      </w:r>
      <w:r w:rsidR="00190268">
        <w:rPr>
          <w:rFonts w:cs="Times New Roman"/>
        </w:rPr>
        <w:t>diversity-stability and compensation have occurred in individual ecosystems</w:t>
      </w:r>
      <w:r w:rsidR="00FB46FD">
        <w:rPr>
          <w:rFonts w:cs="Times New Roman"/>
        </w:rPr>
        <w:t xml:space="preserve">. </w:t>
      </w:r>
      <w:r w:rsidR="00596708">
        <w:rPr>
          <w:rFonts w:cs="Times New Roman"/>
        </w:rPr>
        <w:t xml:space="preserve">For example, </w:t>
      </w:r>
      <w:r w:rsidR="00BC08F6" w:rsidRPr="00466E57">
        <w:rPr>
          <w:rFonts w:cs="Times New Roman"/>
        </w:rPr>
        <w:t xml:space="preserve">Lindegren </w:t>
      </w:r>
      <w:r w:rsidR="00BC08F6" w:rsidRPr="00466E57">
        <w:rPr>
          <w:rFonts w:cs="Times New Roman"/>
          <w:i/>
        </w:rPr>
        <w:t xml:space="preserve">et al. </w:t>
      </w:r>
      <w:r w:rsidR="00BC08F6" w:rsidRPr="00466E57">
        <w:rPr>
          <w:rFonts w:cs="Times New Roman"/>
        </w:rPr>
        <w:fldChar w:fldCharType="begin"/>
      </w:r>
      <w:r w:rsidR="00386741">
        <w:rPr>
          <w:rFonts w:cs="Times New Roman"/>
        </w:rPr>
        <w:instrText xml:space="preserve"> ADDIN ZOTERO_ITEM CSL_CITATION {"citationID":"K8pUWwOz","properties":{"formattedCitation":"(2016)","plainCitation":"(2016)"},"citationItems":[{"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 in predators in the Southern California Current</w:t>
      </w:r>
      <w:r w:rsidR="00C700E5">
        <w:rPr>
          <w:rFonts w:cs="Times New Roman"/>
        </w:rPr>
        <w:t xml:space="preserve">. </w:t>
      </w:r>
      <w:r w:rsidR="00995498">
        <w:rPr>
          <w:rFonts w:cs="Times New Roman"/>
        </w:rPr>
        <w:t>T</w:t>
      </w:r>
      <w:r w:rsidR="001B3940" w:rsidRPr="00466E57">
        <w:rPr>
          <w:rFonts w:cs="Times New Roman"/>
        </w:rPr>
        <w:t xml:space="preserve">here </w:t>
      </w:r>
      <w:r w:rsidR="00995498">
        <w:rPr>
          <w:rFonts w:cs="Times New Roman"/>
        </w:rPr>
        <w:t>remains</w:t>
      </w:r>
      <w:r w:rsidR="00727BA7">
        <w:rPr>
          <w:rFonts w:cs="Times New Roman"/>
        </w:rPr>
        <w:t xml:space="preserve">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386741">
        <w:rPr>
          <w:rFonts w:cs="Times New Roman"/>
        </w:rPr>
        <w:instrText xml:space="preserve"> ADDIN ZOTERO_ITEM CSL_CITATION {"citationID":"1i5fqm2t8d","properties":{"formattedCitation":"{\\rtf (Link {\\i{}et al.}, 2012)}","plainCitation":"(Link et al., 2012)"},"citationItems":[{"id":502,"uris":["http://zotero.org/users/783258/items/WKRFBWIJ"],"uri":["http://zotero.org/users/783258/items/WKRFBWIJ"],"itemData":{"id":502,"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8252D9">
        <w:rPr>
          <w:rFonts w:cs="Times New Roman"/>
        </w:rPr>
        <w:t>decrease</w:t>
      </w:r>
      <w:r w:rsidR="00D27312">
        <w:rPr>
          <w:rFonts w:cs="Times New Roman"/>
        </w:rPr>
        <w:t xml:space="preserve"> top-down regulation</w:t>
      </w:r>
      <w:r w:rsidR="00B47928" w:rsidRPr="00466E57">
        <w:rPr>
          <w:rFonts w:cs="Times New Roman"/>
        </w:rPr>
        <w:t>.</w:t>
      </w:r>
    </w:p>
    <w:p w14:paraId="5FD8DF3F" w14:textId="680DEA82" w:rsidR="002E596B" w:rsidRPr="00466E57" w:rsidRDefault="0038383C" w:rsidP="00EA738B">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between predator diversity and top-down regulation, we first must develop meaningful </w:t>
      </w:r>
      <w:r w:rsidR="0003071F">
        <w:t xml:space="preserve">time series </w:t>
      </w:r>
      <w:r w:rsidR="00F57641">
        <w:t>of predation intensity that account for the different roles each species plays. To date, metrics of predation have generally taken one of two approaches</w:t>
      </w:r>
      <w:r w:rsidR="00E81656">
        <w:t xml:space="preserve"> that </w:t>
      </w:r>
      <w:r w:rsidR="00647999">
        <w:t xml:space="preserve">both </w:t>
      </w:r>
      <w:r w:rsidR="00E81656">
        <w:t xml:space="preserve">benefit from being easy to </w:t>
      </w:r>
      <w:r w:rsidR="00337AE5">
        <w:t xml:space="preserve">compute and </w:t>
      </w:r>
      <w:r w:rsidR="00E81656">
        <w:t xml:space="preserve">understand, bu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596708">
        <w:rPr>
          <w:rFonts w:cs="Times New Roman"/>
        </w:rPr>
        <w:t xml:space="preserve">approach </w:t>
      </w:r>
      <w:r w:rsidR="00F57641">
        <w:rPr>
          <w:rFonts w:cs="Times New Roman"/>
        </w:rPr>
        <w:t xml:space="preserve">is </w:t>
      </w:r>
      <w:r w:rsidR="002E596B" w:rsidRPr="00466E57">
        <w:rPr>
          <w:rFonts w:cs="Times New Roman"/>
        </w:rPr>
        <w:t>to sum the abundances of all piscivorous species</w:t>
      </w:r>
      <w:r w:rsidR="00297E71" w:rsidRPr="00466E57">
        <w:rPr>
          <w:rFonts w:cs="Times New Roman"/>
        </w:rPr>
        <w:t xml:space="preserve"> </w:t>
      </w:r>
      <w:r w:rsidR="00297E71" w:rsidRPr="00466E57">
        <w:rPr>
          <w:rFonts w:cs="Times New Roman"/>
        </w:rPr>
        <w:fldChar w:fldCharType="begin"/>
      </w:r>
      <w:r w:rsidR="00386741">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456,"uris":["http://zotero.org/users/783258/items/SRG3QP72"],"uri":["http://zotero.org/users/783258/items/SRG3QP72"],"itemData":{"id":456,"type":"article-journal","title":"Trophic cascades in a formerly cod-dominated ecosystem","container-title":"Science","page":"1621-1623","volume":"308","issue":"5728","source":"Google Scholar","author":[{"family":"Frank","given":"K. T."},{"family":"Petrie","given":"B."},{"family":"Choi","given":"J. S."},{"family":"Leggett","given":"W. C."}],"issued":{"date-parts":[["2005"]]}},"prefix":"e.g., "},{"id":1157,"uris":["http://zotero.org/users/783258/items/6876HJCZ"],"uri":["http://zotero.org/users/783258/items/6876HJCZ"],"itemData":{"id":1157,"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xml:space="preserve">. This approach acknowledges that species are </w:t>
      </w:r>
      <w:r w:rsidR="001F77A2">
        <w:rPr>
          <w:rFonts w:cs="Times New Roman"/>
        </w:rPr>
        <w:t>eaten</w:t>
      </w:r>
      <w:r w:rsidR="0003071F">
        <w:rPr>
          <w:rFonts w:cs="Times New Roman"/>
        </w:rPr>
        <w:t xml:space="preserve"> by a diverse assemblage of consumers</w:t>
      </w:r>
      <w:r w:rsidR="00821AE4">
        <w:rPr>
          <w:rFonts w:cs="Times New Roman"/>
        </w:rPr>
        <w:t xml:space="preserve"> and allows testing of</w:t>
      </w:r>
      <w:r w:rsidR="0003071F">
        <w:rPr>
          <w:rFonts w:cs="Times New Roman"/>
        </w:rPr>
        <w:t xml:space="preserve"> hypotheses about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9F7807">
        <w:rPr>
          <w:rFonts w:cs="Times New Roman"/>
        </w:rPr>
        <w:lastRenderedPageBreak/>
        <w:t>different</w:t>
      </w:r>
      <w:r w:rsidR="0003071F">
        <w:rPr>
          <w:rFonts w:cs="Times New Roman"/>
        </w:rPr>
        <w:t xml:space="preserve"> consumption rates, diets, or 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386741">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468,"uris":["http://zotero.org/users/783258/items/TPSCNSVM"],"uri":["http://zotero.org/users/783258/items/TPSCNSVM"],"itemData":{"id":468,"type":"article-journal","title":"Meta-analysis of cod-shrimp interactions reveals top-down control in oceanic food webs","container-title":"Ecology","page":"162-173","volume":"84","issue":"1","source":"Open WorldCat","ISSN":"0012-9658","language":"English","author":[{"family":"Worm","given":"B"},{"family":"Myers","given":"R. A"}],"issued":{"date-parts":[["2003"]]}},"prefix":"e.g., "},{"id":289,"uris":["http://zotero.org/users/783258/items/BTC35TVR"],"uri":["http://zotero.org/users/783258/items/BTC35TVR"],"itemData":{"id":289,"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371,"uris":["http://zotero.org/users/783258/items/JAGRG2KC"],"uri":["http://zotero.org/users/783258/items/JAGRG2KC"],"itemData":{"id":371,"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 xml:space="preserve">This acknowledges the outsiz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consume </w:t>
      </w:r>
      <w:r w:rsidR="005A0861">
        <w:rPr>
          <w:rFonts w:cs="Times New Roman"/>
        </w:rPr>
        <w:t>significant</w:t>
      </w:r>
      <w:r w:rsidR="00FE581A">
        <w:rPr>
          <w:rFonts w:cs="Times New Roman"/>
        </w:rPr>
        <w:t xml:space="preserve"> prey biomass. M</w:t>
      </w:r>
      <w:r w:rsidR="005A0861">
        <w:rPr>
          <w:rFonts w:cs="Times New Roman"/>
        </w:rPr>
        <w:t xml:space="preserve">ost importantly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or di</w:t>
      </w:r>
      <w:r w:rsidR="00D507CF" w:rsidRPr="00466E57">
        <w:rPr>
          <w:rFonts w:cs="Times New Roman"/>
        </w:rPr>
        <w:t>versity-stability relationships</w:t>
      </w:r>
      <w:r w:rsidR="00B67F2D" w:rsidRPr="00466E57">
        <w:rPr>
          <w:rFonts w:cs="Times New Roman"/>
        </w:rPr>
        <w:t xml:space="preserve"> because there is</w:t>
      </w:r>
      <w:r w:rsidR="00663A79" w:rsidRPr="00466E57">
        <w:rPr>
          <w:rFonts w:cs="Times New Roman"/>
        </w:rPr>
        <w:t xml:space="preserve"> only one predator population.</w:t>
      </w:r>
      <w:r w:rsidR="004210C9">
        <w:rPr>
          <w:rFonts w:cs="Times New Roman"/>
        </w:rPr>
        <w:t xml:space="preserve"> N</w:t>
      </w:r>
      <w:r w:rsidR="00FE581A">
        <w:rPr>
          <w:rFonts w:cs="Times New Roman"/>
        </w:rPr>
        <w:t>ew metrics are needed to bridge the divide between these two endpoints.</w:t>
      </w:r>
    </w:p>
    <w:p w14:paraId="2A6C903B" w14:textId="7F5EC554" w:rsidR="009B705B" w:rsidRPr="00466E57" w:rsidRDefault="00C42CEB" w:rsidP="00EA738B">
      <w:pPr>
        <w:widowControl w:val="0"/>
        <w:autoSpaceDE w:val="0"/>
        <w:autoSpaceDN w:val="0"/>
        <w:adjustRightInd w:val="0"/>
        <w:spacing w:line="480" w:lineRule="auto"/>
        <w:ind w:firstLine="720"/>
        <w:rPr>
          <w:rFonts w:cs="Times New Roman"/>
        </w:rPr>
      </w:pPr>
      <w:r>
        <w:rPr>
          <w:rFonts w:cs="Times New Roman"/>
        </w:rPr>
        <w:t>W</w:t>
      </w:r>
      <w:r w:rsidR="009B705B" w:rsidRPr="00466E57">
        <w:rPr>
          <w:rFonts w:cs="Times New Roman"/>
        </w:rPr>
        <w:t xml:space="preserve">e take a unique comparative database of multispecies abundances across large marine ecosystems </w:t>
      </w:r>
      <w:r w:rsidR="00DA0CF3" w:rsidRPr="00466E57">
        <w:rPr>
          <w:rFonts w:cs="Times New Roman"/>
        </w:rPr>
        <w:t xml:space="preserve">in North America and Europe </w:t>
      </w:r>
      <w:r w:rsidR="009B705B" w:rsidRPr="00466E57">
        <w:rPr>
          <w:rFonts w:cs="Times New Roman"/>
        </w:rPr>
        <w:t xml:space="preserve">to </w:t>
      </w:r>
      <w:r w:rsidR="007D7877">
        <w:rPr>
          <w:rFonts w:cs="Times New Roman"/>
        </w:rPr>
        <w:t>ask how diverse</w:t>
      </w:r>
      <w:r w:rsidR="000A5607">
        <w:rPr>
          <w:rFonts w:cs="Times New Roman"/>
        </w:rPr>
        <w:t xml:space="preserve"> marine predator assemblages are, and</w:t>
      </w:r>
      <w:r w:rsidR="00C94C5A">
        <w:rPr>
          <w:rFonts w:cs="Times New Roman"/>
        </w:rPr>
        <w:t xml:space="preserve"> how often</w:t>
      </w:r>
      <w:r w:rsidR="000A5607">
        <w:rPr>
          <w:rFonts w:cs="Times New Roman"/>
        </w:rPr>
        <w:t xml:space="preserve"> </w:t>
      </w:r>
      <w:r w:rsidR="009129AC">
        <w:rPr>
          <w:rFonts w:cs="Times New Roman"/>
        </w:rPr>
        <w:t>i</w:t>
      </w:r>
      <w:r w:rsidR="000A5607">
        <w:rPr>
          <w:rFonts w:cs="Times New Roman"/>
        </w:rPr>
        <w:t xml:space="preserve">ncreased predator diversity </w:t>
      </w:r>
      <w:r w:rsidR="00C94C5A">
        <w:rPr>
          <w:rFonts w:cs="Times New Roman"/>
        </w:rPr>
        <w:t xml:space="preserve">can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009B705B" w:rsidRPr="00466E57">
        <w:rPr>
          <w:rFonts w:cs="Times New Roman"/>
        </w:rPr>
        <w:t xml:space="preserve">. We combine these abundance data with information on diet and consumption compiled in </w:t>
      </w:r>
      <w:r w:rsidR="00185A3B" w:rsidRPr="00466E57">
        <w:rPr>
          <w:rFonts w:cs="Times New Roman"/>
        </w:rPr>
        <w:t>mass-balance food web</w:t>
      </w:r>
      <w:r w:rsidR="009B705B"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 better quantify predator assemblages f</w:t>
      </w:r>
      <w:r w:rsidR="009B705B" w:rsidRPr="00466E57">
        <w:rPr>
          <w:rFonts w:cs="Times New Roman"/>
        </w:rPr>
        <w:t>rom the perspectiv</w:t>
      </w:r>
      <w:r w:rsidR="00D35F60" w:rsidRPr="00466E57">
        <w:rPr>
          <w:rFonts w:cs="Times New Roman"/>
        </w:rPr>
        <w:t>e of different prey populations.</w:t>
      </w:r>
      <w:r w:rsidR="009B705B" w:rsidRPr="00466E57">
        <w:rPr>
          <w:rFonts w:cs="Times New Roman"/>
        </w:rPr>
        <w:t xml:space="preserve"> </w:t>
      </w:r>
      <w:r w:rsidR="00D35F60" w:rsidRPr="00466E57">
        <w:rPr>
          <w:rFonts w:cs="Times New Roman"/>
        </w:rPr>
        <w:t>We then</w:t>
      </w:r>
      <w:r>
        <w:rPr>
          <w:rFonts w:cs="Times New Roman"/>
        </w:rPr>
        <w:t>:</w:t>
      </w:r>
      <w:r w:rsidR="00D35F60" w:rsidRPr="00466E57">
        <w:rPr>
          <w:rFonts w:cs="Times New Roman"/>
        </w:rPr>
        <w:t xml:space="preserve">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0F251B">
        <w:rPr>
          <w:rFonts w:cs="Times New Roman"/>
        </w:rPr>
        <w:t>test whether populations within predator assemblages are synchronous (</w:t>
      </w:r>
      <w:r w:rsidR="000A05A4">
        <w:rPr>
          <w:rFonts w:cs="Times New Roman"/>
        </w:rPr>
        <w:t xml:space="preserve">consistent with </w:t>
      </w:r>
      <w:r w:rsidR="000F251B">
        <w:rPr>
          <w:rFonts w:cs="Times New Roman"/>
        </w:rPr>
        <w:t>a similar fishing history or shared environmental driver), asynchronous (consistent with compens</w:t>
      </w:r>
      <w:r w:rsidR="000A05A4">
        <w:rPr>
          <w:rFonts w:cs="Times New Roman"/>
        </w:rPr>
        <w:t>atory dynamics), or independent (</w:t>
      </w:r>
      <w:r w:rsidR="00000663">
        <w:rPr>
          <w:rFonts w:cs="Times New Roman"/>
        </w:rPr>
        <w:t>consistent with statistical averaging)</w:t>
      </w:r>
      <w:r w:rsidR="00B87919" w:rsidRPr="00466E57">
        <w:rPr>
          <w:rFonts w:cs="Times New Roman"/>
        </w:rPr>
        <w:t xml:space="preserve">. </w:t>
      </w:r>
      <w:r w:rsidR="005C178F">
        <w:rPr>
          <w:rFonts w:cs="Times New Roman"/>
        </w:rPr>
        <w:t>Predator assemblages that are more synchronous display more temporal variability</w:t>
      </w:r>
      <w:r w:rsidR="00596708">
        <w:rPr>
          <w:rFonts w:cs="Times New Roman"/>
        </w:rPr>
        <w:t>, which</w:t>
      </w:r>
      <w:r w:rsidR="005C178F">
        <w:rPr>
          <w:rFonts w:cs="Times New Roman"/>
        </w:rPr>
        <w:t xml:space="preserve"> is </w:t>
      </w:r>
      <w:r w:rsidR="009F15E0">
        <w:rPr>
          <w:rFonts w:cs="Times New Roman"/>
        </w:rPr>
        <w:t xml:space="preserve">amplified </w:t>
      </w:r>
      <w:r w:rsidR="005C178F">
        <w:rPr>
          <w:rFonts w:cs="Times New Roman"/>
        </w:rPr>
        <w:t xml:space="preserve">by increased predator diversity; </w:t>
      </w:r>
      <w:r w:rsidR="009D44A0">
        <w:rPr>
          <w:rFonts w:cs="Times New Roman"/>
        </w:rPr>
        <w:t xml:space="preserve">systems with </w:t>
      </w:r>
      <w:r w:rsidR="005C178F">
        <w:rPr>
          <w:rFonts w:cs="Times New Roman"/>
        </w:rPr>
        <w:t xml:space="preserve">such </w:t>
      </w:r>
      <w:r w:rsidR="009D44A0">
        <w:rPr>
          <w:rFonts w:cs="Times New Roman"/>
        </w:rPr>
        <w:t xml:space="preserve">predator assemblages </w:t>
      </w:r>
      <w:r w:rsidR="005C178F">
        <w:rPr>
          <w:rFonts w:cs="Times New Roman"/>
        </w:rPr>
        <w:t xml:space="preserve">should be more </w:t>
      </w:r>
      <w:r w:rsidR="00B87919">
        <w:rPr>
          <w:rFonts w:cs="Times New Roman"/>
        </w:rPr>
        <w:t xml:space="preserve">susceptible to predator control. </w:t>
      </w:r>
      <w:r w:rsidR="00833408">
        <w:rPr>
          <w:rFonts w:cs="Times New Roman"/>
        </w:rPr>
        <w:t xml:space="preserve">In contrast, diversity dampens temporal variability </w:t>
      </w:r>
      <w:r w:rsidR="00833408">
        <w:rPr>
          <w:rFonts w:cs="Times New Roman"/>
        </w:rPr>
        <w:lastRenderedPageBreak/>
        <w:t>of asynchronous predator assemblages; these systems should be less susceptible to predator control</w:t>
      </w:r>
      <w:r w:rsidR="00062683">
        <w:rPr>
          <w:rFonts w:cs="Times New Roman"/>
        </w:rPr>
        <w:t xml:space="preserve"> (Fig. 1)</w:t>
      </w:r>
      <w:r w:rsidR="00833408">
        <w:rPr>
          <w:rFonts w:cs="Times New Roman"/>
        </w:rPr>
        <w:t xml:space="preserve">. </w:t>
      </w:r>
      <w:r w:rsidR="00EB635E" w:rsidRPr="00466E57">
        <w:rPr>
          <w:rFonts w:cs="Times New Roman"/>
        </w:rPr>
        <w:t xml:space="preserve">We explore whether </w:t>
      </w:r>
      <w:r w:rsidR="00AB3BA3">
        <w:rPr>
          <w:rFonts w:cs="Times New Roman"/>
        </w:rPr>
        <w:t>one of these</w:t>
      </w:r>
      <w:r w:rsidR="001F5CF7">
        <w:rPr>
          <w:rFonts w:cs="Times New Roman"/>
        </w:rPr>
        <w:t xml:space="preserve"> three</w:t>
      </w:r>
      <w:r w:rsidR="00F105ED" w:rsidRPr="00466E57">
        <w:rPr>
          <w:rFonts w:cs="Times New Roman"/>
        </w:rPr>
        <w:t xml:space="preserve"> modes of variation </w:t>
      </w:r>
      <w:r w:rsidR="00BC4A82" w:rsidRPr="00466E57">
        <w:rPr>
          <w:rFonts w:cs="Times New Roman"/>
        </w:rPr>
        <w:t xml:space="preserve">is dominant </w:t>
      </w:r>
      <w:r w:rsidR="00AB3BA3">
        <w:rPr>
          <w:rFonts w:cs="Times New Roman"/>
        </w:rPr>
        <w:t xml:space="preserve">both </w:t>
      </w:r>
      <w:r w:rsidR="00BC4A82" w:rsidRPr="00466E57">
        <w:rPr>
          <w:rFonts w:cs="Times New Roman"/>
        </w:rPr>
        <w:t xml:space="preserve">across </w:t>
      </w:r>
      <w:r w:rsidR="00AB3BA3">
        <w:rPr>
          <w:rFonts w:cs="Times New Roman"/>
        </w:rPr>
        <w:t xml:space="preserve">and within </w:t>
      </w:r>
      <w:r w:rsidR="008140ED">
        <w:rPr>
          <w:rFonts w:cs="Times New Roman"/>
        </w:rPr>
        <w:t>large marine eco</w:t>
      </w:r>
      <w:r w:rsidR="00BC4A82" w:rsidRPr="00466E57">
        <w:rPr>
          <w:rFonts w:cs="Times New Roman"/>
        </w:rPr>
        <w:t>systems</w:t>
      </w:r>
      <w:r w:rsidR="0061507D">
        <w:rPr>
          <w:rFonts w:cs="Times New Roman"/>
        </w:rPr>
        <w:t>.</w:t>
      </w:r>
    </w:p>
    <w:p w14:paraId="5BA05421" w14:textId="77777777" w:rsidR="000623BF" w:rsidRPr="00466E57" w:rsidRDefault="000623BF" w:rsidP="00EA738B">
      <w:pPr>
        <w:spacing w:line="480" w:lineRule="auto"/>
        <w:rPr>
          <w:b/>
        </w:rPr>
      </w:pPr>
    </w:p>
    <w:p w14:paraId="30C86273" w14:textId="77777777" w:rsidR="000623BF" w:rsidRPr="00466E57" w:rsidRDefault="000623BF" w:rsidP="00EA738B">
      <w:pPr>
        <w:spacing w:line="480" w:lineRule="auto"/>
        <w:outlineLvl w:val="0"/>
        <w:rPr>
          <w:b/>
        </w:rPr>
      </w:pPr>
      <w:r w:rsidRPr="00466E57">
        <w:rPr>
          <w:b/>
        </w:rPr>
        <w:t>Methods</w:t>
      </w:r>
    </w:p>
    <w:p w14:paraId="0B86A412" w14:textId="2CACFA49" w:rsidR="006E7253" w:rsidRPr="00466E57" w:rsidRDefault="003810C3" w:rsidP="00EA738B">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386741">
        <w:instrText xml:space="preserve"> ADDIN ZOTERO_ITEM CSL_CITATION {"citationID":"2do2v9cg3v","properties":{"formattedCitation":"(Christensen and Pauly, 1992)","plainCitation":"(Christensen and Pauly, 1992)"},"citationItems":[{"id":185,"uris":["http://zotero.org/users/783258/items/2IXK427F"],"uri":["http://zotero.org/users/783258/items/2IXK427F"],"itemData":{"id":185,"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understanding predation in different way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386741">
        <w:instrText xml:space="preserve"> ADDIN ZOTERO_ITEM CSL_CITATION {"citationID":"o40qruqel","properties":{"formattedCitation":"(2012)","plainCitation":"(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EA738B">
      <w:pPr>
        <w:spacing w:line="480" w:lineRule="auto"/>
        <w:ind w:firstLine="720"/>
      </w:pPr>
    </w:p>
    <w:p w14:paraId="520B6BDF" w14:textId="24E9C2D0" w:rsidR="00641ABF" w:rsidRPr="00466E57" w:rsidRDefault="00641ABF" w:rsidP="00EA738B">
      <w:pPr>
        <w:spacing w:line="480" w:lineRule="auto"/>
        <w:outlineLvl w:val="0"/>
        <w:rPr>
          <w:i/>
        </w:rPr>
      </w:pPr>
      <w:r w:rsidRPr="00466E57">
        <w:rPr>
          <w:i/>
        </w:rPr>
        <w:t>Developing the predation index</w:t>
      </w:r>
    </w:p>
    <w:p w14:paraId="359CB9AE" w14:textId="78FC154B" w:rsidR="00E17D2C" w:rsidRPr="00466E57" w:rsidRDefault="00B930B6" w:rsidP="00EA738B">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466E57">
        <w:t xml:space="preserve">simplest </w:t>
      </w:r>
      <w:r w:rsidR="00E17D2C" w:rsidRPr="00466E57">
        <w:t>estimate of an index of predation might simply sum the abundances of all predators that are known to consume a given prey species.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132454">
        <w:t xml:space="preserve">spatially </w:t>
      </w:r>
      <w:r w:rsidR="00C64CC7">
        <w:t xml:space="preserve">explicit </w:t>
      </w:r>
      <w:r w:rsidR="00033D60">
        <w:t xml:space="preserve">time series of abundance, feeding rate, and diet </w:t>
      </w:r>
      <w:r w:rsidR="00033D60">
        <w:lastRenderedPageBreak/>
        <w:t xml:space="preserve">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w:t>
      </w:r>
      <w:r w:rsidR="004E2FE8">
        <w:t xml:space="preserve">that allow us to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4F25B1A2" w:rsidR="00956D54" w:rsidRPr="00466E57" w:rsidRDefault="0059716A" w:rsidP="00EA738B">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w:t>
      </w:r>
      <w:r w:rsidR="004C2C45">
        <w:t xml:space="preserve">values </w:t>
      </w:r>
      <w:r w:rsidR="00191FD1" w:rsidRPr="00466E57">
        <w:t xml:space="preserve">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135130" w:rsidRPr="00466E57">
        <w:t xml:space="preserve"> </w:t>
      </w:r>
      <w:r w:rsidR="00915557" w:rsidRPr="00466E57">
        <w:t>Both</w:t>
      </w:r>
      <w:r w:rsidR="00135130" w:rsidRPr="00466E57">
        <w:t xml:space="preserve"> of these i</w:t>
      </w:r>
      <w:r w:rsidR="007B5326" w:rsidRPr="00466E57">
        <w:t xml:space="preserve">nputs come from a static model </w:t>
      </w:r>
      <w:r w:rsidR="00135130" w:rsidRPr="00466E57">
        <w:t xml:space="preserve">based on a distinct time period relative to our abundance time series. </w:t>
      </w:r>
      <w:r w:rsidR="00072CC9" w:rsidRPr="00466E57">
        <w:t>T</w:t>
      </w:r>
      <w:r w:rsidR="00956D54" w:rsidRPr="00466E57">
        <w:t xml:space="preserve">he </w:t>
      </w:r>
      <w:r w:rsidR="00072CC9" w:rsidRPr="00466E57">
        <w:t xml:space="preserve">weight for predator </w:t>
      </w:r>
      <w:r w:rsidR="00072CC9" w:rsidRPr="00466E57">
        <w:rPr>
          <w:i/>
        </w:rPr>
        <w:t xml:space="preserve">i </w:t>
      </w:r>
      <w:r w:rsidR="00072CC9" w:rsidRPr="00466E57">
        <w:t xml:space="preserve">with respect to the predator index for prey </w:t>
      </w:r>
      <w:r w:rsidR="00072CC9" w:rsidRPr="00466E57">
        <w:rPr>
          <w:i/>
        </w:rPr>
        <w:t>j</w:t>
      </w:r>
      <w:r w:rsidR="00072CC9" w:rsidRPr="00466E57">
        <w:t xml:space="preserve">, </w:t>
      </w:r>
      <w:r w:rsidR="00FB484D" w:rsidRPr="00466E57">
        <w:rPr>
          <w:i/>
        </w:rPr>
        <w:t>W</w:t>
      </w:r>
      <w:r w:rsidR="00072CC9" w:rsidRPr="00466E57">
        <w:rPr>
          <w:i/>
          <w:vertAlign w:val="subscript"/>
        </w:rPr>
        <w:t>i,j</w:t>
      </w:r>
      <w:r w:rsidR="00072CC9" w:rsidRPr="00466E57">
        <w:t xml:space="preserve"> is written as</w:t>
      </w:r>
      <w:r w:rsidR="00956D54" w:rsidRPr="00466E57">
        <w:t>:</w:t>
      </w:r>
    </w:p>
    <w:p w14:paraId="0E9FF449" w14:textId="6AD60B7D" w:rsidR="00956D54" w:rsidRPr="00466E57" w:rsidRDefault="00BF2AF1" w:rsidP="00EA738B">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67FC9CEB" w:rsidR="003810C3" w:rsidRPr="00466E57" w:rsidRDefault="00956D54" w:rsidP="00EA738B">
      <w:pPr>
        <w:spacing w:line="480" w:lineRule="auto"/>
      </w:pPr>
      <w:r w:rsidRPr="00466E57">
        <w:t xml:space="preserve">where </w:t>
      </w:r>
      <w:r w:rsidR="004742E1" w:rsidRPr="00466E57">
        <w:rPr>
          <w:i/>
        </w:rPr>
        <w:t>QB</w:t>
      </w:r>
      <w:r w:rsidRPr="00466E57">
        <w:t xml:space="preserve"> is the annual consumption </w:t>
      </w:r>
      <w:r w:rsidR="004742E1" w:rsidRPr="00466E57">
        <w:t>to biomass ratio</w:t>
      </w:r>
      <w:r w:rsidR="00072CC9" w:rsidRPr="00466E57">
        <w:t xml:space="preserve"> </w:t>
      </w:r>
      <w:r w:rsidR="004C2C45">
        <w:t xml:space="preserve">(a single </w:t>
      </w:r>
      <w:r w:rsidR="008D5DEC">
        <w:t>quantity</w:t>
      </w:r>
      <w:r w:rsidR="004C2C45">
        <w:t xml:space="preserve">) </w:t>
      </w:r>
      <w:r w:rsidR="00072CC9" w:rsidRPr="00466E57">
        <w:t>and</w:t>
      </w:r>
      <w:r w:rsidR="004742E1" w:rsidRPr="00466E57">
        <w:t xml:space="preserve"> </w:t>
      </w:r>
      <w:r w:rsidRPr="00466E57">
        <w:rPr>
          <w:i/>
        </w:rPr>
        <w:t>D</w:t>
      </w:r>
      <w:r w:rsidR="00072CC9" w:rsidRPr="00466E57">
        <w:rPr>
          <w:i/>
          <w:vertAlign w:val="subscript"/>
        </w:rPr>
        <w:t>i,j</w:t>
      </w:r>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821AE4">
        <w:t>younger</w:t>
      </w:r>
      <w:r w:rsidR="00821AE4" w:rsidRPr="00466E57">
        <w:t xml:space="preserve"> </w:t>
      </w:r>
      <w:r w:rsidR="00CA4B84" w:rsidRPr="00466E57">
        <w:t xml:space="preserve">ages </w:t>
      </w:r>
      <w:r w:rsidR="00DC5D23" w:rsidRPr="00466E57">
        <w:fldChar w:fldCharType="begin"/>
      </w:r>
      <w:r w:rsidR="00386741">
        <w:instrText xml:space="preserve"> ADDIN ZOTERO_ITEM CSL_CITATION {"citationID":"U2cefua7","properties":{"formattedCitation":"(Oken and Essington, 2015)","plainCitation":"(Oken and Essington, 2015)"},"citationItems":[{"id":1181,"uris":["http://zotero.org/users/783258/items/PS3U7JDA"],"uri":["http://zotero.org/users/783258/items/PS3U7JDA"],"itemData":{"id":1181,"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D09A2">
        <w:t>Although</w:t>
      </w:r>
      <w:r w:rsidR="00B930B6" w:rsidRPr="00466E57">
        <w:t xml:space="preserve"> juvenile functional groups</w:t>
      </w:r>
      <w:r w:rsidR="000E5987" w:rsidRPr="00466E57">
        <w:t xml:space="preserve"> in food web models</w:t>
      </w:r>
      <w:r w:rsidR="00BD09A2">
        <w:t xml:space="preserve"> tend to be more data-poor, </w:t>
      </w:r>
      <w:r w:rsidR="00B930B6" w:rsidRPr="00466E57">
        <w:t>we note that</w:t>
      </w:r>
      <w:r w:rsidR="00BD09A2" w:rsidRPr="00BD09A2">
        <w:t xml:space="preserve"> </w:t>
      </w:r>
      <w:r w:rsidR="00BD09A2" w:rsidRPr="00466E57">
        <w:t xml:space="preserve">we use diet information of groups </w:t>
      </w:r>
      <w:r w:rsidR="00BD09A2" w:rsidRPr="00466E57">
        <w:rPr>
          <w:i/>
        </w:rPr>
        <w:t xml:space="preserve">consuming </w:t>
      </w:r>
      <w:r w:rsidR="00BD09A2" w:rsidRPr="00466E57">
        <w:t>juveniles</w:t>
      </w:r>
      <w:r w:rsidR="00B930B6" w:rsidRPr="00466E57">
        <w:t xml:space="preserve">, </w:t>
      </w:r>
      <w:r w:rsidR="00BD09A2">
        <w:t xml:space="preserve">not the actual </w:t>
      </w:r>
      <w:r w:rsidR="00B930B6" w:rsidRPr="00466E57">
        <w:t xml:space="preserve">juvenile diets or consumption rates (unless the juveniles are </w:t>
      </w:r>
      <w:r w:rsidR="007B5326" w:rsidRPr="00466E57">
        <w:t>themselves</w:t>
      </w:r>
      <w:r w:rsidR="00B930B6" w:rsidRPr="00466E57">
        <w:t xml:space="preserve"> predators).</w:t>
      </w:r>
    </w:p>
    <w:p w14:paraId="14F6E526" w14:textId="280FAD6B" w:rsidR="00D9565E" w:rsidRPr="00466E57" w:rsidRDefault="00D9565E" w:rsidP="00EA738B">
      <w:pPr>
        <w:spacing w:line="480" w:lineRule="auto"/>
      </w:pPr>
      <w:r w:rsidRPr="00466E57">
        <w:lastRenderedPageBreak/>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386741">
        <w:instrText xml:space="preserve"> ADDIN ZOTERO_ITEM CSL_CITATION {"citationID":"22fijrl8l2","properties":{"formattedCitation":"{\\rtf (Fu {\\i{}et al.}, 2012)}","plainCitation":"(Fu et al., 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r w:rsidRPr="00466E57">
        <w:t>gadids and pleuronecti</w:t>
      </w:r>
      <w:r w:rsidR="009B05BB" w:rsidRPr="00466E57">
        <w:t>ds</w:t>
      </w:r>
      <w:r w:rsidRPr="00466E57">
        <w:t xml:space="preserve"> that were classified </w:t>
      </w:r>
      <w:r w:rsidR="00515197">
        <w:t xml:space="preserve">by experts </w:t>
      </w:r>
      <w:r w:rsidRPr="00466E57">
        <w:t>as “</w:t>
      </w:r>
      <w:r w:rsidR="00EA5B43" w:rsidRPr="00466E57">
        <w:t>small,</w:t>
      </w:r>
      <w:r w:rsidRPr="00466E57">
        <w:t>”</w:t>
      </w:r>
      <w:r w:rsidR="009B05BB" w:rsidRPr="00466E57">
        <w:t xml:space="preserve"> </w:t>
      </w:r>
      <w:r w:rsidR="00EA5B43" w:rsidRPr="00466E57">
        <w:t xml:space="preserve">and any other species or species groups </w:t>
      </w:r>
      <w:r w:rsidR="00D2704C">
        <w:t xml:space="preserve">that </w:t>
      </w:r>
      <w:r w:rsidR="00EA5B43" w:rsidRPr="00466E57">
        <w:t xml:space="preserve">local experts thought were key for transferring energy from low to high trophic levels. </w:t>
      </w:r>
    </w:p>
    <w:p w14:paraId="5D309EE8" w14:textId="77777777" w:rsidR="00BF2B45" w:rsidRPr="00466E57" w:rsidRDefault="00BF2B45" w:rsidP="00EA738B">
      <w:pPr>
        <w:spacing w:line="480" w:lineRule="auto"/>
      </w:pPr>
    </w:p>
    <w:p w14:paraId="6B6BF574" w14:textId="5E2A528E" w:rsidR="00A67048" w:rsidRPr="00466E57" w:rsidRDefault="00A67048" w:rsidP="00EA738B">
      <w:pPr>
        <w:spacing w:line="480" w:lineRule="auto"/>
        <w:outlineLvl w:val="0"/>
        <w:rPr>
          <w:i/>
        </w:rPr>
      </w:pPr>
      <w:r w:rsidRPr="00466E57">
        <w:rPr>
          <w:i/>
        </w:rPr>
        <w:t>Static</w:t>
      </w:r>
      <w:r w:rsidR="002C6C80" w:rsidRPr="00466E57">
        <w:rPr>
          <w:i/>
        </w:rPr>
        <w:t xml:space="preserve"> analysis</w:t>
      </w:r>
    </w:p>
    <w:p w14:paraId="5BF7ADF9" w14:textId="0D615CF1" w:rsidR="00657D30" w:rsidRDefault="00A404DD" w:rsidP="00EA738B">
      <w:pPr>
        <w:spacing w:line="480" w:lineRule="auto"/>
        <w:ind w:firstLine="720"/>
      </w:pPr>
      <w:r>
        <w:t xml:space="preserve">First, we calculated the predation index at the biomasses associated with the static model equilibria.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xml:space="preserve">. </w:t>
      </w:r>
      <w:r w:rsidR="007B5326" w:rsidRPr="001A64E1">
        <w:rPr>
          <w:color w:val="000000" w:themeColor="text1"/>
        </w:rPr>
        <w:t>Therefore</w:t>
      </w:r>
      <w:r w:rsidR="007B5326" w:rsidRPr="00466E57">
        <w:t>, the contribution of predator</w:t>
      </w:r>
      <w:r w:rsidR="00D74DE0">
        <w:t xml:space="preserve"> functional group</w:t>
      </w:r>
      <w:r w:rsidR="007B5326" w:rsidRPr="00466E57">
        <w:t xml:space="preserve"> </w:t>
      </w:r>
      <w:r w:rsidR="007B5326" w:rsidRPr="00466E57">
        <w:rPr>
          <w:i/>
        </w:rPr>
        <w:t>i</w:t>
      </w:r>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r w:rsidR="007B5326" w:rsidRPr="00466E57">
        <w:rPr>
          <w:i/>
        </w:rPr>
        <w:t>P</w:t>
      </w:r>
      <w:r w:rsidR="007B5326" w:rsidRPr="00466E57">
        <w:rPr>
          <w:i/>
          <w:vertAlign w:val="subscript"/>
        </w:rPr>
        <w:t>i,j</w:t>
      </w:r>
      <w:r w:rsidR="00637759">
        <w:rPr>
          <w:i/>
          <w:vertAlign w:val="superscript"/>
        </w:rPr>
        <w:t>*</w:t>
      </w:r>
      <w:r w:rsidR="00DF3F92" w:rsidRPr="00466E57">
        <w:rPr>
          <w:i/>
          <w:vertAlign w:val="subscript"/>
        </w:rPr>
        <w:t xml:space="preserve"> </w:t>
      </w:r>
      <w:r w:rsidR="00DF3F92" w:rsidRPr="00466E57">
        <w:t>is</w:t>
      </w:r>
      <w:r w:rsidR="007B5326" w:rsidRPr="00466E57">
        <w:t>:</w:t>
      </w:r>
    </w:p>
    <w:p w14:paraId="1B059BF4" w14:textId="56D2CBE6" w:rsidR="007B5326" w:rsidRPr="00466E57" w:rsidRDefault="00BF2AF1" w:rsidP="00EA738B">
      <w:pPr>
        <w:spacing w:line="480" w:lineRule="auto"/>
      </w:pP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r w:rsidR="00657D30">
        <w:t xml:space="preserve"> </w:t>
      </w:r>
      <w:r w:rsidR="00657D30">
        <w:tab/>
        <w:t>(2)</w:t>
      </w:r>
    </w:p>
    <w:p w14:paraId="16EEE023" w14:textId="6FE38FED" w:rsidR="007B5326" w:rsidRPr="00A404DD" w:rsidRDefault="00DF3F92" w:rsidP="00EA738B">
      <w:pPr>
        <w:spacing w:line="480" w:lineRule="auto"/>
      </w:pPr>
      <w:r w:rsidRPr="00466E57">
        <w:t xml:space="preserve">where </w:t>
      </w:r>
      <w:r w:rsidRPr="00466E57">
        <w:rPr>
          <w:i/>
        </w:rPr>
        <w:t>B</w:t>
      </w:r>
      <w:r w:rsidRPr="00466E57">
        <w:rPr>
          <w:i/>
          <w:vertAlign w:val="subscript"/>
        </w:rPr>
        <w:t>i</w:t>
      </w:r>
      <w:r w:rsidR="004146AD">
        <w:rPr>
          <w:i/>
          <w:vertAlign w:val="subscript"/>
        </w:rPr>
        <w:t>,</w:t>
      </w:r>
      <w:r w:rsidR="008D5DEC">
        <w:rPr>
          <w:i/>
          <w:vertAlign w:val="superscript"/>
        </w:rPr>
        <w:t>*</w:t>
      </w:r>
      <w:r w:rsidRPr="00466E57">
        <w:t xml:space="preserve"> is the static model biomass of</w:t>
      </w:r>
      <w:r w:rsidR="00D74DE0">
        <w:t xml:space="preserve"> functional group</w:t>
      </w:r>
      <w:r w:rsidRPr="00466E57">
        <w:t xml:space="preserve"> </w:t>
      </w:r>
      <w:r w:rsidRPr="00466E57">
        <w:rPr>
          <w:i/>
        </w:rPr>
        <w:t>i.</w:t>
      </w:r>
      <w:r w:rsidR="00A404DD">
        <w:rPr>
          <w:i/>
        </w:rPr>
        <w:t xml:space="preserve"> </w:t>
      </w:r>
      <w:r w:rsidR="00A404DD">
        <w:t xml:space="preserve">Furthermore, the total predator index for prey group </w:t>
      </w:r>
      <w:r w:rsidR="00A404DD">
        <w:rPr>
          <w:i/>
        </w:rPr>
        <w:t>j</w:t>
      </w:r>
      <w:r w:rsidR="00A404DD">
        <w:t xml:space="preserve">, </w:t>
      </w:r>
      <w:r w:rsidR="00A404DD">
        <w:rPr>
          <w:i/>
        </w:rPr>
        <w:t>P</w:t>
      </w:r>
      <w:r w:rsidR="00A404DD">
        <w:rPr>
          <w:i/>
          <w:vertAlign w:val="subscript"/>
        </w:rPr>
        <w:t>j</w:t>
      </w:r>
      <w:r w:rsidR="00A404DD">
        <w:t xml:space="preserve"> is the sum </w:t>
      </w:r>
      <w:r w:rsidR="00D74DE0">
        <w:t xml:space="preserve">of </w:t>
      </w:r>
      <w:r w:rsidR="00D74DE0">
        <w:rPr>
          <w:i/>
        </w:rPr>
        <w:t>P</w:t>
      </w:r>
      <w:r w:rsidR="00D74DE0">
        <w:rPr>
          <w:i/>
          <w:vertAlign w:val="subscript"/>
        </w:rPr>
        <w:t>i,j</w:t>
      </w:r>
      <w:r w:rsidR="00D74DE0">
        <w:t xml:space="preserve"> </w:t>
      </w:r>
      <w:r w:rsidR="00A404DD">
        <w:t>over all predators</w:t>
      </w:r>
      <w:r w:rsidR="00D74DE0">
        <w:t xml:space="preserve"> </w:t>
      </w:r>
      <w:r w:rsidR="00D74DE0">
        <w:rPr>
          <w:i/>
        </w:rPr>
        <w:t>i</w:t>
      </w:r>
      <w:r w:rsidR="00A404DD">
        <w:t>.</w:t>
      </w:r>
    </w:p>
    <w:p w14:paraId="1E789AD9" w14:textId="046F52E4" w:rsidR="00956D54" w:rsidRPr="00466E57" w:rsidRDefault="00D62833" w:rsidP="00EA738B">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w:t>
      </w:r>
      <w:r w:rsidR="00D2704C">
        <w:t xml:space="preserve">predator </w:t>
      </w:r>
      <w:r w:rsidR="00A404DD" w:rsidRPr="00466E57">
        <w:t xml:space="preserve">species for which we have biomass time series data. </w:t>
      </w:r>
      <w:r>
        <w:t xml:space="preserve">To do so, we </w:t>
      </w:r>
      <w:r w:rsidR="00A569D2" w:rsidRPr="00466E57">
        <w:t>checked which</w:t>
      </w:r>
      <w:r w:rsidR="00637759">
        <w:t xml:space="preserve"> predator</w:t>
      </w:r>
      <w:r w:rsidR="00A569D2" w:rsidRPr="00466E57">
        <w:t xml:space="preserve"> functional groups contained at least one </w:t>
      </w:r>
      <w:r w:rsidR="00D2704C">
        <w:t xml:space="preserve">predator </w:t>
      </w:r>
      <w:r w:rsidR="00A569D2" w:rsidRPr="00466E57">
        <w:t xml:space="preserve">species found in </w:t>
      </w:r>
      <w:r w:rsidR="00A569D2" w:rsidRPr="00466E57">
        <w:lastRenderedPageBreak/>
        <w:t>the abundance time series</w:t>
      </w:r>
      <w:r>
        <w:t>, and calculated what fraction of predation mortality those functional groups made up</w:t>
      </w:r>
      <w:r w:rsidR="00A569D2" w:rsidRPr="00466E57">
        <w:t xml:space="preserve">. </w:t>
      </w:r>
    </w:p>
    <w:p w14:paraId="0D63C5AD" w14:textId="220442C4" w:rsidR="00956D54" w:rsidRDefault="00A569D2" w:rsidP="00EA738B">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One key advantage to using the static calculations for this analysis was that we were able to include all predators, even those not included in the abundance</w:t>
      </w:r>
      <w:r w:rsidR="009A7B2E">
        <w:t xml:space="preserve"> time series</w:t>
      </w:r>
      <w:r w:rsidR="00AA0420" w:rsidRPr="00466E57">
        <w:t xml:space="preserve">. </w:t>
      </w:r>
      <w:r w:rsidR="00731A75" w:rsidRPr="00466E57">
        <w:t>W</w:t>
      </w:r>
      <w:r w:rsidR="00CE2754" w:rsidRPr="00466E57">
        <w:t xml:space="preserve">e </w:t>
      </w:r>
      <w:r w:rsidR="00135130" w:rsidRPr="00466E57">
        <w:t>ranked predators in descending order of</w:t>
      </w:r>
      <w:r w:rsidR="00D74DE0">
        <w:t xml:space="preserve"> the </w:t>
      </w:r>
      <w:r w:rsidR="00D74DE0">
        <w:rPr>
          <w:i/>
        </w:rPr>
        <w:t>P</w:t>
      </w:r>
      <w:r w:rsidR="00D74DE0">
        <w:rPr>
          <w:i/>
          <w:vertAlign w:val="subscript"/>
        </w:rPr>
        <w:t>i,j</w:t>
      </w:r>
      <w:r w:rsidR="009A7B2E">
        <w:rPr>
          <w:i/>
          <w:vertAlign w:val="superscript"/>
        </w:rPr>
        <w:t>*</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EA738B">
      <w:pPr>
        <w:spacing w:line="480" w:lineRule="auto"/>
        <w:ind w:firstLine="720"/>
      </w:pPr>
    </w:p>
    <w:p w14:paraId="30930453" w14:textId="61839854" w:rsidR="00325958" w:rsidRPr="00466E57" w:rsidRDefault="002C6C80" w:rsidP="00EA738B">
      <w:pPr>
        <w:spacing w:line="480" w:lineRule="auto"/>
        <w:outlineLvl w:val="0"/>
        <w:rPr>
          <w:i/>
        </w:rPr>
      </w:pPr>
      <w:r w:rsidRPr="00466E57">
        <w:rPr>
          <w:i/>
        </w:rPr>
        <w:t>Dynamic analysis</w:t>
      </w:r>
    </w:p>
    <w:p w14:paraId="781297B5" w14:textId="392F40C4" w:rsidR="0075258D" w:rsidRDefault="00325958" w:rsidP="00EA738B">
      <w:pPr>
        <w:spacing w:line="480" w:lineRule="auto"/>
      </w:pPr>
      <w:r w:rsidRPr="00466E57">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w:t>
      </w:r>
      <w:r w:rsidR="00107DB6" w:rsidRPr="00466E57">
        <w:t xml:space="preserve">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w:t>
      </w:r>
      <w:r w:rsidR="00D2704C">
        <w:t xml:space="preserve">predator </w:t>
      </w:r>
      <w:r w:rsidR="004A5A10" w:rsidRPr="00466E57">
        <w:t xml:space="preserve">functional group in the food web model, they were included as separate components in the index, but all received the same weight that was calculated for that </w:t>
      </w:r>
      <w:r w:rsidR="00D2704C">
        <w:t xml:space="preserve">predator </w:t>
      </w:r>
      <w:r w:rsidR="004A5A10" w:rsidRPr="00466E57">
        <w:t xml:space="preserve">functional group. This assumes that all species within a functional group have grossly similar diets and </w:t>
      </w:r>
      <w:commentRangeStart w:id="0"/>
      <w:r w:rsidR="004A5A10" w:rsidRPr="00466E57">
        <w:t>consumption</w:t>
      </w:r>
      <w:commentRangeEnd w:id="0"/>
      <w:r w:rsidR="00174EE2">
        <w:rPr>
          <w:rStyle w:val="CommentReference"/>
        </w:rPr>
        <w:commentReference w:id="0"/>
      </w:r>
      <w:r w:rsidR="004A5A10" w:rsidRPr="00466E57">
        <w:t xml:space="preserve"> rates. </w:t>
      </w:r>
      <w:r w:rsidR="0075258D">
        <w:t xml:space="preserve">Thus, </w:t>
      </w:r>
      <w:r w:rsidR="0075258D" w:rsidRPr="00466E57">
        <w:t>the contribution of predator</w:t>
      </w:r>
      <w:r w:rsidR="0075258D">
        <w:t xml:space="preserve"> species </w:t>
      </w:r>
      <w:r w:rsidR="0075258D" w:rsidRPr="00466E57">
        <w:rPr>
          <w:i/>
        </w:rPr>
        <w:t>i</w:t>
      </w:r>
      <w:r w:rsidR="0075258D">
        <w:rPr>
          <w:i/>
          <w:vertAlign w:val="subscript"/>
        </w:rPr>
        <w:t>k</w:t>
      </w:r>
      <w:r w:rsidR="0075258D">
        <w:t xml:space="preserve"> within functional group </w:t>
      </w:r>
      <w:r w:rsidR="0075258D">
        <w:rPr>
          <w:i/>
        </w:rPr>
        <w:t>i</w:t>
      </w:r>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r w:rsidR="0075258D" w:rsidRPr="00466E57">
        <w:rPr>
          <w:i/>
        </w:rPr>
        <w:t>P</w:t>
      </w:r>
      <w:r w:rsidR="0075258D" w:rsidRPr="00466E57">
        <w:rPr>
          <w:i/>
          <w:vertAlign w:val="subscript"/>
        </w:rPr>
        <w:t>i</w:t>
      </w:r>
      <w:r w:rsidR="00722FD9">
        <w:rPr>
          <w:i/>
          <w:vertAlign w:val="subscript"/>
        </w:rPr>
        <w:t>_k</w:t>
      </w:r>
      <w:r w:rsidR="0075258D" w:rsidRPr="00466E57">
        <w:rPr>
          <w:i/>
          <w:vertAlign w:val="subscript"/>
        </w:rPr>
        <w:t>,j</w:t>
      </w:r>
      <w:r w:rsidR="0075258D">
        <w:rPr>
          <w:i/>
          <w:vertAlign w:val="subscript"/>
        </w:rPr>
        <w:softHyphen/>
      </w:r>
      <w:r w:rsidR="0075258D">
        <w:rPr>
          <w:i/>
        </w:rPr>
        <w:t>(t)</w:t>
      </w:r>
      <w:r w:rsidR="0075258D">
        <w:t>, is:</w:t>
      </w:r>
    </w:p>
    <w:p w14:paraId="67D3A39F" w14:textId="357D3E60" w:rsidR="0075258D" w:rsidRDefault="00BF2AF1" w:rsidP="00EA738B">
      <w:pPr>
        <w:spacing w:line="480" w:lineRule="auto"/>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oMath>
      <w:r w:rsidR="00657D30">
        <w:tab/>
        <w:t>(3)</w:t>
      </w:r>
    </w:p>
    <w:p w14:paraId="01D28B0A" w14:textId="5C9B7B5A" w:rsidR="005E7480" w:rsidRPr="00466E57" w:rsidRDefault="00107DB6" w:rsidP="00EA738B">
      <w:pPr>
        <w:spacing w:line="480" w:lineRule="auto"/>
      </w:pPr>
      <w:r w:rsidRPr="00466E57">
        <w:lastRenderedPageBreak/>
        <w:t xml:space="preserve"> </w:t>
      </w:r>
      <w:r w:rsidR="00A06030">
        <w:t xml:space="preserve">Once again, the total </w:t>
      </w:r>
      <w:r w:rsidR="004A5A10">
        <w:t xml:space="preserve">dynamic </w:t>
      </w:r>
      <w:r w:rsidR="00A06030">
        <w:t xml:space="preserve">predator index, </w:t>
      </w:r>
      <w:r w:rsidR="004A5A10">
        <w:rPr>
          <w:i/>
        </w:rPr>
        <w:t>P</w:t>
      </w:r>
      <w:r w:rsidR="004A5A10">
        <w:rPr>
          <w:i/>
          <w:vertAlign w:val="subscript"/>
        </w:rPr>
        <w:t>j</w:t>
      </w:r>
      <w:r w:rsidR="004A5A10">
        <w:rPr>
          <w:i/>
        </w:rPr>
        <w:t>(t)</w:t>
      </w:r>
      <w:r w:rsidR="004A5A10">
        <w:t xml:space="preserve"> is the sum over all predator species of the </w:t>
      </w:r>
      <w:r w:rsidR="004A5A10">
        <w:rPr>
          <w:i/>
        </w:rPr>
        <w:t>P</w:t>
      </w:r>
      <w:r w:rsidR="009E55AC">
        <w:rPr>
          <w:i/>
          <w:vertAlign w:val="subscript"/>
        </w:rPr>
        <w:t>i_</w:t>
      </w:r>
      <w:r w:rsidR="004A5A10">
        <w:rPr>
          <w:i/>
          <w:vertAlign w:val="subscript"/>
        </w:rPr>
        <w:t>k,j</w:t>
      </w:r>
      <w:r w:rsidR="004A5A10">
        <w:rPr>
          <w:i/>
        </w:rPr>
        <w:t>(t)</w:t>
      </w:r>
      <w:r w:rsidR="004A5A10">
        <w:t xml:space="preserve">. </w:t>
      </w:r>
      <w:r w:rsidR="004A5A10" w:rsidRPr="00466E57">
        <w:t xml:space="preserve">Missing </w:t>
      </w:r>
      <w:r w:rsidR="00174EE2">
        <w:t>biomass estimates</w:t>
      </w:r>
      <w:r w:rsidR="00174EE2" w:rsidRPr="00466E57">
        <w:t xml:space="preserve"> </w:t>
      </w:r>
      <w:r w:rsidR="004A5A10" w:rsidRPr="00466E57">
        <w:t xml:space="preserve">were imputed </w:t>
      </w:r>
      <w:r w:rsidR="00AE742E">
        <w:t>by</w:t>
      </w:r>
      <w:r w:rsidR="004A5A10" w:rsidRPr="00466E57">
        <w:t xml:space="preserve"> linear</w:t>
      </w:r>
      <w:r w:rsidR="00AE742E">
        <w:t>ly</w:t>
      </w:r>
      <w:r w:rsidR="004A5A10" w:rsidRPr="00466E57">
        <w:t xml:space="preserve"> interpolati</w:t>
      </w:r>
      <w:r w:rsidR="00AE742E">
        <w:t xml:space="preserve">ng between the two most adjacent years with </w:t>
      </w:r>
      <w:r w:rsidR="00174EE2">
        <w:t>estimates</w:t>
      </w:r>
      <w:r w:rsidR="00AE742E">
        <w:t xml:space="preserve">. If no earlier (or later) </w:t>
      </w:r>
      <w:r w:rsidR="00A63430">
        <w:t xml:space="preserve">years had </w:t>
      </w:r>
      <w:r w:rsidR="00174EE2">
        <w:t xml:space="preserve">estimates </w:t>
      </w:r>
      <w:r w:rsidR="00DF671B">
        <w:t>for a single species</w:t>
      </w:r>
      <w:r w:rsidR="00AE742E">
        <w:t xml:space="preserve">, </w:t>
      </w:r>
      <w:r w:rsidR="00A63430">
        <w:t xml:space="preserve">the value from the </w:t>
      </w:r>
      <w:r w:rsidR="00AE742E">
        <w:t xml:space="preserve">first (or last) year </w:t>
      </w:r>
      <w:r w:rsidR="00A63430">
        <w:t xml:space="preserve">with </w:t>
      </w:r>
      <w:r w:rsidR="00174EE2">
        <w:t xml:space="preserve">estimates </w:t>
      </w:r>
      <w:r w:rsidR="00DF671B">
        <w:t>was inserted.</w:t>
      </w:r>
    </w:p>
    <w:p w14:paraId="23E04428" w14:textId="5641C896" w:rsidR="00BA5BA4" w:rsidRPr="00466E57" w:rsidRDefault="00325958" w:rsidP="00EA738B">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w:t>
      </w:r>
      <w:r w:rsidR="001578A6">
        <w:t xml:space="preserve"> (Fig. 1)</w:t>
      </w:r>
      <w:r w:rsidRPr="00466E57">
        <w:t xml:space="preserve">.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386741">
        <w:instrText xml:space="preserve"> ADDIN ZOTERO_ITEM CSL_CITATION {"citationID":"2cmtrqrje8","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e calculated </w:t>
      </w:r>
      <w:r w:rsidR="009B0FE1" w:rsidRPr="00466E57">
        <w:t xml:space="preserve">the variance ratio of </w:t>
      </w:r>
      <w:r w:rsidR="001479B1">
        <w:t xml:space="preserve">the predator index for prey group </w:t>
      </w:r>
      <w:r w:rsidR="00AC09C1" w:rsidRPr="00AC09C1">
        <w:rPr>
          <w:i/>
        </w:rPr>
        <w:t>j</w:t>
      </w:r>
      <w:r w:rsidR="009B0FE1" w:rsidRPr="00466E57">
        <w:rPr>
          <w:i/>
        </w:rPr>
        <w:t>, VR</w:t>
      </w:r>
      <w:r w:rsidR="00AC09C1">
        <w:rPr>
          <w:i/>
          <w:vertAlign w:val="subscript"/>
        </w:rPr>
        <w:t>j</w:t>
      </w:r>
      <w:r w:rsidR="00BA5BA4" w:rsidRPr="00466E57">
        <w:t xml:space="preserve"> as:</w:t>
      </w:r>
    </w:p>
    <w:p w14:paraId="61FE11B5" w14:textId="77882BA8" w:rsidR="00657D30" w:rsidRDefault="009B0FE1" w:rsidP="00EA738B">
      <w:pPr>
        <w:spacing w:line="480" w:lineRule="auto"/>
      </w:pPr>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194538FF" w:rsidR="00244FD4" w:rsidRPr="00466E57" w:rsidRDefault="00E26C95" w:rsidP="00EA738B">
      <w:pPr>
        <w:spacing w:line="480" w:lineRule="auto"/>
      </w:pPr>
      <w:r>
        <w:t>where the variances of each predator species or assemblage are calculated over time.</w:t>
      </w:r>
      <w:r w:rsidR="001578A6">
        <w:t xml:space="preserve"> The variance ratio </w:t>
      </w:r>
      <w:r w:rsidR="00347058" w:rsidRPr="00466E57">
        <w:t>is equal to one when the components are, on average, statistically independent (</w:t>
      </w:r>
      <w:r w:rsidR="001578A6">
        <w:t>covariances sum to zero</w:t>
      </w:r>
      <w:r w:rsidR="00E7461B" w:rsidRPr="00466E57">
        <w:t>)</w:t>
      </w:r>
      <w:r w:rsidR="001578A6">
        <w:t>, less than one when components are, on</w:t>
      </w:r>
      <w:r w:rsidR="00123BE4">
        <w:t xml:space="preserve"> average</w:t>
      </w:r>
      <w:r w:rsidR="001578A6">
        <w:t xml:space="preserve">, asynchronous (consistent with compensatory dynamics), and greater than one when components are, on average, synchronous (consistent with </w:t>
      </w:r>
      <w:r w:rsidR="007D0E99">
        <w:t xml:space="preserve">a </w:t>
      </w:r>
      <w:r w:rsidR="001578A6">
        <w:t>shared driver)</w:t>
      </w:r>
      <w:r w:rsidR="00E7461B" w:rsidRPr="00466E57">
        <w:t xml:space="preserve">. </w:t>
      </w:r>
      <w:r w:rsidR="001578A6">
        <w:t>The first two cases</w:t>
      </w:r>
      <w:r w:rsidR="00AF4FA3">
        <w:t xml:space="preserve"> cause predator diversity to stabilize the predator index,</w:t>
      </w:r>
      <w:r w:rsidR="00377645">
        <w:t xml:space="preserve"> </w:t>
      </w:r>
      <w:r w:rsidR="001578A6">
        <w:t xml:space="preserve">whereas in synchronous </w:t>
      </w:r>
      <w:r w:rsidR="00377645">
        <w:t>predator assemblages</w:t>
      </w:r>
      <w:r w:rsidR="001578A6">
        <w:t>,</w:t>
      </w:r>
      <w:r w:rsidR="00377645">
        <w:t xml:space="preserve"> </w:t>
      </w:r>
      <w:r w:rsidR="001578A6">
        <w:t xml:space="preserve">species diversity </w:t>
      </w:r>
      <w:r w:rsidR="006F6196">
        <w:t>inflate</w:t>
      </w:r>
      <w:r w:rsidR="008607EF">
        <w:t>s</w:t>
      </w:r>
      <w:r w:rsidR="006F6196">
        <w:t xml:space="preserve"> predator variability and make</w:t>
      </w:r>
      <w:r w:rsidR="008607EF">
        <w:t>s</w:t>
      </w:r>
      <w:r w:rsidR="006F6196">
        <w:t xml:space="preserve"> the system more susceptible to</w:t>
      </w:r>
      <w:r w:rsidR="008836AB">
        <w:t xml:space="preserve"> predator control</w:t>
      </w:r>
      <w:r w:rsidR="006F6196">
        <w:t>.</w:t>
      </w:r>
    </w:p>
    <w:p w14:paraId="2CB578F0" w14:textId="6B294F45" w:rsidR="00601BC0" w:rsidRPr="00466E57" w:rsidRDefault="00E7461B" w:rsidP="00EA738B">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w:t>
      </w:r>
      <w:r w:rsidR="00244FD4" w:rsidRPr="00466E57">
        <w:lastRenderedPageBreak/>
        <w:t>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t>
      </w:r>
      <w:r w:rsidR="00ED04A8">
        <w:t>Deviations from this expected relationship</w:t>
      </w:r>
      <w:r w:rsidR="00542335" w:rsidRPr="00466E57">
        <w:t xml:space="preserve"> would </w:t>
      </w:r>
      <w:r w:rsidR="008E6C75">
        <w:t>signify</w:t>
      </w:r>
      <w:r w:rsidR="008A6A5E">
        <w:t xml:space="preserve"> stronger or weaker correlations among predator species within the assemblages.</w:t>
      </w:r>
      <w:r w:rsidR="00244FD4" w:rsidRPr="00466E57">
        <w:t xml:space="preserve"> However, species </w:t>
      </w:r>
      <w:r w:rsidR="00542335" w:rsidRPr="00466E57">
        <w:t>richness</w:t>
      </w:r>
      <w:r w:rsidR="00A7420C" w:rsidRPr="00466E57">
        <w:t xml:space="preserve"> is potentially problematic because it treats all species as identical so that rare or relatively unimportant predators inflate the species richness</w:t>
      </w:r>
      <w:r w:rsidR="00AD4BBA">
        <w:t>.</w:t>
      </w:r>
      <w:r w:rsidR="00244FD4" w:rsidRPr="00466E57">
        <w:t xml:space="preserve"> To solve this problem,</w:t>
      </w:r>
      <w:r w:rsidRPr="00466E57">
        <w:t xml:space="preserve"> we recalculated the </w:t>
      </w:r>
      <w:r w:rsidR="006240ED">
        <w:t>variance ratio</w:t>
      </w:r>
      <w:r w:rsidRPr="00466E57">
        <w:t xml:space="preserve"> and species counts for a subset of the original </w:t>
      </w:r>
      <w:r w:rsidR="002942D2" w:rsidRPr="00466E57">
        <w:t xml:space="preserve">guild of </w:t>
      </w:r>
      <w:r w:rsidRPr="00466E57">
        <w:t>predator</w:t>
      </w:r>
      <w:r w:rsidR="002942D2" w:rsidRPr="00466E57">
        <w:t xml:space="preserve"> species</w:t>
      </w:r>
      <w:r w:rsidRPr="00466E57">
        <w:t>: the minimum number of predators that account</w:t>
      </w:r>
      <w:r w:rsidR="00A7420C" w:rsidRPr="00466E57">
        <w:t xml:space="preserve"> </w:t>
      </w:r>
      <w:r w:rsidR="002942D2" w:rsidRPr="00466E57">
        <w:t xml:space="preserve">for </w:t>
      </w:r>
      <w:r w:rsidRPr="00466E57">
        <w:t xml:space="preserve">at least 90% of the </w:t>
      </w:r>
      <w:r w:rsidR="008A0ED4" w:rsidRPr="00466E57">
        <w:t xml:space="preserve">time </w:t>
      </w:r>
      <w:r w:rsidR="00CB2865" w:rsidRPr="00466E57">
        <w:t xml:space="preserve">average of the </w:t>
      </w:r>
      <w:r w:rsidRPr="00466E57">
        <w:t xml:space="preserve">total </w:t>
      </w:r>
      <w:r w:rsidR="002C2490">
        <w:t xml:space="preserve">dynamic </w:t>
      </w:r>
      <w:r w:rsidRPr="00466E57">
        <w:t>predator index</w:t>
      </w:r>
      <w:r w:rsidR="00C07778">
        <w:t xml:space="preserve"> (which we refer to as the “core” predator species)</w:t>
      </w:r>
      <w:r w:rsidR="008A0ED4" w:rsidRPr="00466E57">
        <w:t xml:space="preserve">. </w:t>
      </w:r>
      <w:r w:rsidRPr="00466E57">
        <w:t>In this way, we accounted for the majority of</w:t>
      </w:r>
      <w:r w:rsidR="00244FD4" w:rsidRPr="00466E57">
        <w:t xml:space="preserve"> predation</w:t>
      </w:r>
      <w:r w:rsidRPr="00466E57">
        <w:t xml:space="preserve">, but when many predators </w:t>
      </w:r>
      <w:r w:rsidR="00556EDF" w:rsidRPr="00466E57">
        <w:t xml:space="preserve">made up </w:t>
      </w:r>
      <w:r w:rsidRPr="00466E57">
        <w:t xml:space="preserve">only a small portion of total predation, they did not inflate the </w:t>
      </w:r>
      <w:r w:rsidR="00244FD4" w:rsidRPr="00466E57">
        <w:t>diversity metric</w:t>
      </w:r>
      <w:r w:rsidRPr="00466E57">
        <w:t xml:space="preserve">. </w:t>
      </w:r>
    </w:p>
    <w:p w14:paraId="627C2FE7" w14:textId="49B27D43" w:rsidR="00FD3238" w:rsidRPr="00466E57" w:rsidRDefault="00845CFE" w:rsidP="00EA738B">
      <w:pPr>
        <w:spacing w:line="480" w:lineRule="auto"/>
      </w:pPr>
      <w:r w:rsidRPr="00466E57">
        <w:tab/>
      </w:r>
      <w:r w:rsidR="00B302B7">
        <w:t xml:space="preserve">Because population dynamics are inherently noisy, it was important to </w:t>
      </w:r>
      <w:r w:rsidR="003D5098">
        <w:t>determine the probability of the observed variance ratios occurring by chance</w:t>
      </w:r>
      <w:r w:rsidR="00B302B7">
        <w:t xml:space="preserve"> alone. To do so</w:t>
      </w:r>
      <w:r w:rsidR="00A64E18" w:rsidRPr="00466E57">
        <w:t>, w</w:t>
      </w:r>
      <w:r w:rsidRPr="00466E57">
        <w:t xml:space="preserve">e bootstrapped </w:t>
      </w:r>
      <w:r w:rsidR="00174D39">
        <w:t xml:space="preserve">years from </w:t>
      </w:r>
      <w:r w:rsidR="009E55AC">
        <w:t xml:space="preserve">each </w:t>
      </w:r>
      <w:r w:rsidR="00174D39">
        <w:t xml:space="preserve">weighted biomass </w:t>
      </w:r>
      <w:r w:rsidR="009E55AC">
        <w:t xml:space="preserve">time series </w:t>
      </w:r>
      <w:r w:rsidR="00FA7070">
        <w:t>for each predator species</w:t>
      </w:r>
      <w:r w:rsidR="009E55AC">
        <w:t xml:space="preserve">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009E55AC">
        <w:t>, and then</w:t>
      </w:r>
      <w:r w:rsidR="0099102A">
        <w:t>, for each bootstrap iteration,</w:t>
      </w:r>
      <w:r w:rsidR="009E55AC">
        <w:t xml:space="preserve"> recalculated the variance ratio of the assemblage</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w:t>
      </w:r>
      <w:r w:rsidR="009E55AC">
        <w:t xml:space="preserve">, </w:t>
      </w:r>
      <w:r w:rsidR="00F74073">
        <w:t>a</w:t>
      </w:r>
      <w:r w:rsidR="00C07778">
        <w:t xml:space="preserve"> </w:t>
      </w:r>
      <w:r w:rsidR="00522829">
        <w:t xml:space="preserve">parametric </w:t>
      </w:r>
      <w:r w:rsidR="00C07778">
        <w:t>bootstrap</w:t>
      </w:r>
      <w:r w:rsidR="00F74073">
        <w:t xml:space="preserve"> method that </w:t>
      </w:r>
      <w:r w:rsidR="009E55AC">
        <w:t xml:space="preserve">resamples </w:t>
      </w:r>
      <w:r w:rsidR="00F51F68">
        <w:t>the phases of the empirical Fourier transform while keeping fixed the moduli, thereby</w:t>
      </w:r>
      <w:r w:rsidR="009E55AC">
        <w:t xml:space="preserve"> maintaining </w:t>
      </w:r>
      <w:r w:rsidR="009E55AC">
        <w:lastRenderedPageBreak/>
        <w:t>the mean and spectral characteristics</w:t>
      </w:r>
      <w:r w:rsidR="00F51F68">
        <w:t xml:space="preserve"> of the time series. This is</w:t>
      </w:r>
      <w:r w:rsidR="009E55AC">
        <w:t xml:space="preserve"> an </w:t>
      </w:r>
      <w:r w:rsidR="00DE0A0B" w:rsidRPr="00466E57">
        <w:t xml:space="preserve">effective </w:t>
      </w:r>
      <w:r w:rsidR="009E55AC">
        <w:t xml:space="preserve">method </w:t>
      </w:r>
      <w:r w:rsidR="00DE0A0B" w:rsidRPr="00466E57">
        <w:t xml:space="preserve">for statistics </w:t>
      </w:r>
      <w:r w:rsidR="00351DDB">
        <w:t>such as</w:t>
      </w:r>
      <w:r w:rsidR="00351DDB" w:rsidRPr="00466E57">
        <w:t xml:space="preserve"> </w:t>
      </w:r>
      <w:r w:rsidR="00DE0A0B" w:rsidRPr="00466E57">
        <w:t>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386741">
        <w:instrText xml:space="preserve"> ADDIN ZOTERO_ITEM CSL_CITATION {"citationID":"2o040iu8b7","properties":{"formattedCitation":"(Davison and Hinkley, 1997; Solow and Duplisea, 2007)","plainCitation":"(Davison and Hinkley, 1997; Solow and Duplisea, 2007)"},"citationItems":[{"id":1158,"uris":["http://zotero.org/users/783258/items/6XFRNC8E"],"uri":["http://zotero.org/users/783258/items/6XFRNC8E"],"itemData":{"id":1158,"type":"book","title":"Bootstrap Methods and Their Applications. Cam","publisher":"bridge University Press, Cambridge, ISBN 0-521-57391-2","source":"Google Scholar","author":[{"family":"Davison","given":"A. C."},{"family":"Hinkley","given":"D. V."}],"issued":{"date-parts":[["1997"]]}}},{"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core predator species</w:t>
      </w:r>
      <w:r w:rsidR="004A6C50">
        <w:t xml:space="preserve"> that accounted for the top 90% of predation</w:t>
      </w:r>
      <w:r w:rsidR="0007776B">
        <w:t xml:space="preserve">. This had no qualitative impact on </w:t>
      </w:r>
      <w:r w:rsidR="0076329E">
        <w:t>results</w:t>
      </w:r>
      <w:r w:rsidR="004F57CB">
        <w:t xml:space="preserve"> beyond </w:t>
      </w:r>
      <w:r w:rsidR="0007776B">
        <w:t xml:space="preserve">the aforementioned cases. </w:t>
      </w:r>
      <w:r w:rsidR="00971C72" w:rsidRPr="00466E57">
        <w:t xml:space="preserve"> </w:t>
      </w:r>
    </w:p>
    <w:p w14:paraId="01764D28" w14:textId="4D83B526" w:rsidR="0008121F" w:rsidRPr="00466E57" w:rsidRDefault="0008121F" w:rsidP="00EA738B">
      <w:pPr>
        <w:spacing w:line="480" w:lineRule="auto"/>
      </w:pPr>
      <w:r w:rsidRPr="00466E57">
        <w:tab/>
        <w:t xml:space="preserve">All analysis was done in R version 3.3.0 </w:t>
      </w:r>
      <w:r w:rsidRPr="00466E57">
        <w:fldChar w:fldCharType="begin"/>
      </w:r>
      <w:r w:rsidR="00D577C0">
        <w:instrText xml:space="preserve"> ADDIN ZOTERO_ITEM CSL_CITATION {"citationID":"1j2cp5jo64","properties":{"formattedCitation":"(R Core Team, 2016)","plainCitation":"(R Core Team, 2016)"},"citationItems":[{"id":426,"uris":["http://zotero.org/users/783258/items/PRTV72CS"],"uri":["http://zotero.org/users/783258/items/PRTV72CS"],"itemData":{"id":426,"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386741">
        <w:instrText xml:space="preserve"> ADDIN ZOTERO_ITEM CSL_CITATION {"citationID":"14ijqujuk9","properties":{"formattedCitation":"(Canty and Ripley, 2016)","plainCitation":"(Canty and Ripley, 2016)"},"citationItems":[{"id":1172,"uris":["http://zotero.org/users/783258/items/I72XA2SI"],"uri":["http://zotero.org/users/783258/items/I72XA2SI"],"itemData":{"id":1172,"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EA738B">
      <w:pPr>
        <w:spacing w:line="480" w:lineRule="auto"/>
        <w:rPr>
          <w:b/>
        </w:rPr>
      </w:pPr>
    </w:p>
    <w:p w14:paraId="448F1839" w14:textId="77777777" w:rsidR="000623BF" w:rsidRPr="00466E57" w:rsidRDefault="000623BF" w:rsidP="00EA738B">
      <w:pPr>
        <w:spacing w:line="480" w:lineRule="auto"/>
        <w:outlineLvl w:val="0"/>
        <w:rPr>
          <w:b/>
        </w:rPr>
      </w:pPr>
      <w:r w:rsidRPr="00466E57">
        <w:rPr>
          <w:b/>
        </w:rPr>
        <w:t>Results</w:t>
      </w:r>
    </w:p>
    <w:p w14:paraId="40A1102F" w14:textId="768ED4AA" w:rsidR="000623BF" w:rsidRPr="00466E57" w:rsidRDefault="00557576" w:rsidP="00EA738B">
      <w:pPr>
        <w:spacing w:line="480" w:lineRule="auto"/>
      </w:pPr>
      <w:r w:rsidRPr="00466E57">
        <w:tab/>
        <w:t xml:space="preserve">In the </w:t>
      </w:r>
      <w:r w:rsidR="00945497" w:rsidRPr="00466E57">
        <w:t xml:space="preserve">nearly </w:t>
      </w:r>
      <w:r w:rsidR="003C5D95">
        <w:t>two</w:t>
      </w:r>
      <w:r w:rsidR="00945497" w:rsidRPr="00466E57">
        <w:t>-third</w:t>
      </w:r>
      <w:r w:rsidR="003C5D95">
        <w:t>s</w:t>
      </w:r>
      <w:bookmarkStart w:id="1" w:name="_GoBack"/>
      <w:bookmarkEnd w:id="1"/>
      <w:r w:rsidRPr="00466E57">
        <w:t xml:space="preserve"> of </w:t>
      </w:r>
      <w:r w:rsidR="00CE3A47">
        <w:t>prey functional groups</w:t>
      </w:r>
      <w:r w:rsidR="00945497" w:rsidRPr="00466E57">
        <w:t xml:space="preserve"> (19/30)</w:t>
      </w:r>
      <w:r w:rsidRPr="00466E57">
        <w:t xml:space="preserve">, we had time series for species that </w:t>
      </w:r>
      <w:r w:rsidR="00BB5592" w:rsidRPr="00466E57">
        <w:t>covered</w:t>
      </w:r>
      <w:r w:rsidR="004A6D3D" w:rsidRPr="00466E57">
        <w:t xml:space="preserve"> </w:t>
      </w:r>
      <w:r w:rsidR="00351DDB">
        <w:t xml:space="preserve">predator </w:t>
      </w:r>
      <w:r w:rsidRPr="00466E57">
        <w:t xml:space="preserve">functional groups accounting for </w:t>
      </w:r>
      <w:r w:rsidR="00BB5592" w:rsidRPr="00466E57">
        <w:t xml:space="preserve">at least </w:t>
      </w:r>
      <w:r w:rsidRPr="00466E57">
        <w:t>50% of total predation mortality</w:t>
      </w:r>
      <w:r w:rsidR="00BB5592" w:rsidRPr="00466E57">
        <w:t>, as quantified in</w:t>
      </w:r>
      <w:r w:rsidRPr="00466E57">
        <w:t xml:space="preserve"> the mass balance models</w:t>
      </w:r>
      <w:r w:rsidR="00974CF9" w:rsidRPr="00466E57">
        <w:t xml:space="preserve"> (Fig. 2)</w:t>
      </w:r>
      <w:r w:rsidRPr="00466E57">
        <w:t xml:space="preserve">. </w:t>
      </w:r>
      <w:r w:rsidR="004A6D3D" w:rsidRPr="00466E57">
        <w:t>The Gulf of Maine and Georges Bank were exceptions, where gelatinous zooplankton account</w:t>
      </w:r>
      <w:r w:rsidR="0017117F">
        <w:t>ed</w:t>
      </w:r>
      <w:r w:rsidR="004A6D3D" w:rsidRPr="00466E57">
        <w:t xml:space="preserve"> for greater than 70% of </w:t>
      </w:r>
      <w:commentRangeStart w:id="2"/>
      <w:r w:rsidR="004A6D3D" w:rsidRPr="00466E57">
        <w:t>predation</w:t>
      </w:r>
      <w:commentRangeEnd w:id="2"/>
      <w:r w:rsidR="000D1962">
        <w:rPr>
          <w:rStyle w:val="CommentReference"/>
        </w:rPr>
        <w:commentReference w:id="2"/>
      </w:r>
      <w:r w:rsidR="004A6D3D" w:rsidRPr="00466E57">
        <w:t xml:space="preserve"> mortality across prey </w:t>
      </w:r>
      <w:r w:rsidR="00381D9A" w:rsidRPr="00466E57">
        <w:t>functional groups</w:t>
      </w:r>
      <w:r w:rsidR="004A6D3D" w:rsidRPr="00466E57">
        <w:t xml:space="preserve"> and systems. </w:t>
      </w:r>
      <w:r w:rsidR="00D3756C">
        <w:t>Notably,</w:t>
      </w:r>
      <w:r w:rsidR="004A6D3D" w:rsidRPr="00466E57">
        <w:t xml:space="preserve"> forage species are not a significant component </w:t>
      </w:r>
      <w:r w:rsidR="00D3756C">
        <w:t xml:space="preserve">of gelatinous zooplankton diets. However, the </w:t>
      </w:r>
      <w:r w:rsidR="004A6D3D" w:rsidRPr="00466E57">
        <w:t>consumption rate</w:t>
      </w:r>
      <w:r w:rsidR="00BE79AC" w:rsidRPr="00466E57">
        <w:t xml:space="preserve"> </w:t>
      </w:r>
      <w:r w:rsidR="00D3756C">
        <w:t xml:space="preserve">of gelatinous zooplankton </w:t>
      </w:r>
      <w:r w:rsidR="00BE79AC" w:rsidRPr="00466E57">
        <w:t>in the model was</w:t>
      </w:r>
      <w:r w:rsidR="004A6D3D" w:rsidRPr="00466E57">
        <w:t xml:space="preserve"> two to three orders of magnitude </w:t>
      </w:r>
      <w:r w:rsidR="00D3756C">
        <w:t>greater</w:t>
      </w:r>
      <w:r w:rsidR="000D2D75" w:rsidRPr="00466E57">
        <w:t xml:space="preserve"> than </w:t>
      </w:r>
      <w:r w:rsidR="00D3756C">
        <w:t xml:space="preserve">that of </w:t>
      </w:r>
      <w:r w:rsidR="00BE79AC" w:rsidRPr="00466E57">
        <w:t>predatory fish</w:t>
      </w:r>
      <w:r w:rsidR="00D3756C">
        <w:t xml:space="preserve">. This caused gelatinous zooplankton to consume a large biomass of </w:t>
      </w:r>
      <w:r w:rsidR="00D3756C">
        <w:lastRenderedPageBreak/>
        <w:t>forage fish, even with a small diet fraction, and furthermore meant that gelatinous zooplankton were the chief consumers of forage fish.</w:t>
      </w:r>
      <w:r w:rsidR="004A6D3D" w:rsidRPr="00466E57">
        <w:t xml:space="preserv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w:t>
      </w:r>
      <w:r w:rsidR="00ED31FF">
        <w:t>ed</w:t>
      </w:r>
      <w:r w:rsidR="00381D9A" w:rsidRPr="00466E57">
        <w:t xml:space="preserve"> for 89% of predation</w:t>
      </w:r>
      <w:r w:rsidR="00486D45" w:rsidRPr="00466E57">
        <w:t xml:space="preserve"> and Pacific herring in the Eastern Bering Sea where seals account</w:t>
      </w:r>
      <w:r w:rsidR="00ED31FF">
        <w:t>ed</w:t>
      </w:r>
      <w:r w:rsidR="00486D45" w:rsidRPr="00466E57">
        <w:t xml:space="preserve"> for 81% of predation</w:t>
      </w:r>
      <w:r w:rsidR="00381D9A" w:rsidRPr="00466E57">
        <w:t>.</w:t>
      </w:r>
    </w:p>
    <w:p w14:paraId="2B6A6BBF" w14:textId="18C8C6C0" w:rsidR="00645BD4" w:rsidRPr="00466E57" w:rsidRDefault="00D74253" w:rsidP="00EA738B">
      <w:pPr>
        <w:spacing w:line="480" w:lineRule="auto"/>
      </w:pPr>
      <w:r w:rsidRPr="00466E57">
        <w:tab/>
      </w:r>
      <w:r w:rsidR="001170B9" w:rsidRPr="00466E57">
        <w:t xml:space="preserve">The </w:t>
      </w:r>
      <w:r w:rsidR="00414E20">
        <w:t xml:space="preserve">number of </w:t>
      </w:r>
      <w:r w:rsidR="001170B9" w:rsidRPr="00466E57">
        <w:t>predation sources varied wi</w:t>
      </w:r>
      <w:r w:rsidR="00426D98">
        <w:t>dely among species and systems (Fig. 3,4)</w:t>
      </w:r>
      <w:r w:rsidR="001170B9" w:rsidRPr="00466E57">
        <w:t xml:space="preserve">. </w:t>
      </w:r>
      <w:r w:rsidR="00944AC5" w:rsidRPr="00466E57">
        <w:t>In approximately one-third (</w:t>
      </w:r>
      <w:r w:rsidR="00F57282" w:rsidRPr="00466E57">
        <w:t>9</w:t>
      </w:r>
      <w:r w:rsidR="00944AC5" w:rsidRPr="00466E57">
        <w:t>/3</w:t>
      </w:r>
      <w:r w:rsidR="00F57282" w:rsidRPr="00466E57">
        <w:t>0</w:t>
      </w:r>
      <w:r w:rsidR="00944AC5" w:rsidRPr="00466E57">
        <w:t xml:space="preserve">) of the prey species, a single predator functional group </w:t>
      </w:r>
      <w:r w:rsidR="00DD4AED" w:rsidRPr="00466E57">
        <w:t>account</w:t>
      </w:r>
      <w:r w:rsidR="00DD4AED">
        <w:t>ed</w:t>
      </w:r>
      <w:r w:rsidR="00DD4AED" w:rsidRPr="00466E57">
        <w:t xml:space="preserve"> </w:t>
      </w:r>
      <w:r w:rsidR="00944AC5" w:rsidRPr="00466E57">
        <w:t xml:space="preserve">for over 50% of predation. </w:t>
      </w:r>
      <w:r w:rsidR="00CF5978">
        <w:t>Five of those nine functional groups were composed of a single species, underscoring that predation mortality can come from a small number of species</w:t>
      </w:r>
      <w:r w:rsidR="00C20579" w:rsidRPr="00466E57">
        <w:t>.</w:t>
      </w:r>
      <w:r w:rsidR="00601267">
        <w:t xml:space="preserve"> </w:t>
      </w:r>
      <w:r w:rsidR="00601267" w:rsidRPr="00466E57">
        <w:t>F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pelagics in the Eastern Scotian Shelf</w:t>
      </w:r>
      <w:r w:rsidR="00E67051">
        <w:t xml:space="preserve"> (Grey seals)</w:t>
      </w:r>
      <w:r w:rsidR="00601267" w:rsidRPr="00466E57">
        <w:t>, and Pacific herring in the Gulf of Alaska</w:t>
      </w:r>
      <w:r w:rsidR="00E67051">
        <w:t xml:space="preserve"> (Arrowtooth flounder)</w:t>
      </w:r>
      <w:r w:rsidR="00601267" w:rsidRPr="00466E57">
        <w:t>.</w:t>
      </w:r>
      <w:r w:rsidR="00601267" w:rsidRPr="00601267">
        <w:t xml:space="preserve"> </w:t>
      </w:r>
      <w:r w:rsidR="00601267" w:rsidRPr="00466E57">
        <w:t xml:space="preserve">The North Sea tended to have predation that was </w:t>
      </w:r>
      <w:r w:rsidR="00E67051">
        <w:t xml:space="preserve">most </w:t>
      </w:r>
      <w:r w:rsidR="00601267" w:rsidRPr="00466E57">
        <w:t>evenly distributed, with no predator group accounting for more than a quarter of the total</w:t>
      </w:r>
      <w:r w:rsidR="00601267">
        <w:t xml:space="preserve"> in any prey group</w:t>
      </w:r>
      <w:r w:rsidR="00E15820">
        <w:t>, based on the static analyses</w:t>
      </w:r>
      <w:r w:rsidR="00601267" w:rsidRPr="00466E57">
        <w:t xml:space="preserve">. </w:t>
      </w:r>
    </w:p>
    <w:p w14:paraId="3245999B" w14:textId="616E869E" w:rsidR="00186EFC" w:rsidRDefault="00827494" w:rsidP="00EA738B">
      <w:pPr>
        <w:spacing w:line="480" w:lineRule="auto"/>
      </w:pPr>
      <w:r>
        <w:tab/>
      </w:r>
      <w:r w:rsidR="00657D30">
        <w:t xml:space="preserve">Across ecosystems, on average, predator populations </w:t>
      </w:r>
      <w:r w:rsidR="00E327A5">
        <w:t>were</w:t>
      </w:r>
      <w:r w:rsidR="00657D30">
        <w:t xml:space="preserve"> statistically independent </w:t>
      </w:r>
      <w:r w:rsidR="004F57CB">
        <w:t>from one another</w:t>
      </w:r>
      <w:r w:rsidR="00C30410">
        <w:t xml:space="preserve"> </w:t>
      </w:r>
      <w:r w:rsidR="00657D30">
        <w:t>(Fig. 5</w:t>
      </w:r>
      <w:r w:rsidR="00844636">
        <w:t xml:space="preserve">). </w:t>
      </w:r>
      <w:r w:rsidR="00216A41">
        <w:t>Correlation</w:t>
      </w:r>
      <w:r w:rsidR="00427074">
        <w:t xml:space="preserve"> among predators causes the variance ratio to deviate from one, </w:t>
      </w:r>
      <w:r w:rsidR="00D5692D">
        <w:t xml:space="preserve">but </w:t>
      </w:r>
      <w:r w:rsidR="00427074">
        <w:t>this deviation is amplified as the number of species increases. Thus,</w:t>
      </w:r>
      <w:r w:rsidR="00186EFC">
        <w:t xml:space="preserve"> the same </w:t>
      </w:r>
      <w:r w:rsidR="00686582">
        <w:t xml:space="preserve">average </w:t>
      </w:r>
      <w:r w:rsidR="00186EFC">
        <w:t xml:space="preserve">correlation strength among species will </w:t>
      </w:r>
      <w:r w:rsidR="00216A41">
        <w:t>result in</w:t>
      </w:r>
      <w:r w:rsidR="00186EFC">
        <w:t xml:space="preserve"> a variance ratio </w:t>
      </w:r>
      <w:r w:rsidR="00BD1D19">
        <w:t xml:space="preserve">farther from one </w:t>
      </w:r>
      <w:r w:rsidR="00454D05">
        <w:t>in</w:t>
      </w:r>
      <w:r w:rsidR="00C30410">
        <w:t xml:space="preserve"> systems with more species. A</w:t>
      </w:r>
      <w:r w:rsidR="00186EFC">
        <w:t xml:space="preserve"> consistent pattern of synchrony or asynchrony across assemblages is</w:t>
      </w:r>
      <w:r w:rsidR="00216A41">
        <w:t xml:space="preserve"> best</w:t>
      </w:r>
      <w:r w:rsidR="00186EFC">
        <w:t xml:space="preserve"> indicated </w:t>
      </w:r>
      <w:r w:rsidR="00186EFC">
        <w:lastRenderedPageBreak/>
        <w:t xml:space="preserve">by a positively or negatively sloping relationship between the variance factor and species richness. </w:t>
      </w:r>
      <w:r w:rsidR="00D5692D">
        <w:t xml:space="preserve">However, we saw no </w:t>
      </w:r>
      <w:r w:rsidR="00E327A5">
        <w:t xml:space="preserve">significant </w:t>
      </w:r>
      <w:r w:rsidR="00452335">
        <w:t xml:space="preserve">slope </w:t>
      </w:r>
      <w:r w:rsidR="00D5692D">
        <w:t xml:space="preserve">in the relationship between the variance factor and species richness, indicating </w:t>
      </w:r>
      <w:r w:rsidR="002D25E1">
        <w:t>no consistent pattern of synchrony or asynchrony</w:t>
      </w:r>
      <w:r w:rsidR="00452335">
        <w:t xml:space="preserve"> </w:t>
      </w:r>
      <w:r w:rsidR="00BD1D19">
        <w:t xml:space="preserve">(all species slope = -0.004, </w:t>
      </w:r>
      <w:r w:rsidR="00BD1D19" w:rsidRPr="00827494">
        <w:rPr>
          <w:i/>
        </w:rPr>
        <w:t>P</w:t>
      </w:r>
      <w:r w:rsidR="00BD1D19">
        <w:rPr>
          <w:i/>
        </w:rPr>
        <w:t xml:space="preserve"> </w:t>
      </w:r>
      <w:r w:rsidR="00BD1D19">
        <w:t xml:space="preserve">= 0.434; core species slope = -0.013, </w:t>
      </w:r>
      <w:r w:rsidR="00BD1D19">
        <w:rPr>
          <w:i/>
        </w:rPr>
        <w:t>P</w:t>
      </w:r>
      <w:r w:rsidR="00BD1D19">
        <w:t xml:space="preserve"> = 0.549)</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2 and 0.99 for all predators and core predators, respectively</w:t>
      </w:r>
      <w:r w:rsidR="00197DB6">
        <w:t>)</w:t>
      </w:r>
      <w:r w:rsidR="00452335">
        <w:t>, indicating</w:t>
      </w:r>
      <w:r w:rsidR="00E327A5">
        <w:t xml:space="preserve"> an even balance between synchronous and asynchronous assemblages</w:t>
      </w:r>
      <w:r w:rsidR="00844636">
        <w:t>.</w:t>
      </w:r>
    </w:p>
    <w:p w14:paraId="04F28110" w14:textId="29F13E92" w:rsidR="008C278E" w:rsidRDefault="002071B7" w:rsidP="00EA738B">
      <w:pPr>
        <w:spacing w:line="480" w:lineRule="auto"/>
      </w:pPr>
      <w:r>
        <w:tab/>
      </w:r>
      <w:r w:rsidR="002970D2">
        <w:t xml:space="preserve">Testing the null hypothesis that predator populations </w:t>
      </w:r>
      <w:r w:rsidR="002D4D38">
        <w:t xml:space="preserve">vary independently </w:t>
      </w:r>
      <w:r w:rsidR="00EA0730">
        <w:t xml:space="preserve">of one another </w:t>
      </w:r>
      <w:r w:rsidR="002970D2">
        <w:t xml:space="preserve">further </w:t>
      </w:r>
      <w:r w:rsidR="00B17504">
        <w:t>supported the conclusion</w:t>
      </w:r>
      <w:r w:rsidR="002970D2">
        <w:t xml:space="preserve"> that</w:t>
      </w:r>
      <w:r w:rsidR="002D4D38">
        <w:t xml:space="preserve">, </w:t>
      </w:r>
      <w:r w:rsidR="00EA0730">
        <w:t xml:space="preserve">in </w:t>
      </w:r>
      <w:r w:rsidR="002D4D38">
        <w:t>most assemblages,</w:t>
      </w:r>
      <w:r w:rsidR="002970D2">
        <w:t xml:space="preserve"> they</w:t>
      </w:r>
      <w:r w:rsidR="002D4D38">
        <w:t xml:space="preserve"> do</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21 out of 30 assemblages, the observed variance ratio was within the middle 90% of the bootstrapped distribution.</w:t>
      </w:r>
      <w:r w:rsidR="005A20AA">
        <w:t xml:space="preserve"> </w:t>
      </w:r>
      <w:r w:rsidR="00622712">
        <w:t xml:space="preserve">When predator species are independent of one another, </w:t>
      </w:r>
      <w:r w:rsidR="008C278E">
        <w:t xml:space="preserve">there is a stabilizing effect of predator diversity on the total predator index; however, the data do not provide consistent cross-system support for </w:t>
      </w:r>
      <w:r w:rsidR="00851207">
        <w:t xml:space="preserve">further stabilization through </w:t>
      </w:r>
      <w:r w:rsidR="008C278E">
        <w:t xml:space="preserve">compensatory dynamics. </w:t>
      </w:r>
    </w:p>
    <w:p w14:paraId="23228293" w14:textId="4CFA52A7" w:rsidR="002071B7" w:rsidRDefault="004C5F6B" w:rsidP="00EA738B">
      <w:pPr>
        <w:spacing w:line="480" w:lineRule="auto"/>
      </w:pPr>
      <w:r>
        <w:tab/>
      </w:r>
      <w:r w:rsidR="00CC3124">
        <w:t>Predator a</w:t>
      </w:r>
      <w:r>
        <w:t>ssemblages that were not statistically independent were mainly, though not entirely, clustered by ecosystem</w:t>
      </w:r>
      <w:r w:rsidR="00206BE0">
        <w:t xml:space="preserve"> (Fig. 6)</w:t>
      </w:r>
      <w:r>
        <w:t xml:space="preserve">. </w:t>
      </w:r>
      <w:r w:rsidR="00206BE0">
        <w:t xml:space="preserve">Of the </w:t>
      </w:r>
      <w:r w:rsidR="008810F1">
        <w:t xml:space="preserve">nin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significantly less than one (asynchronous), and four came from </w:t>
      </w:r>
      <w:r w:rsidR="008810F1">
        <w:lastRenderedPageBreak/>
        <w:t xml:space="preserve">the North Sea, where </w:t>
      </w:r>
      <w:r w:rsidR="00420526">
        <w:t xml:space="preserve">all four </w:t>
      </w:r>
      <w:r w:rsidR="008810F1">
        <w:t xml:space="preserve">variance ratios were significantly greater than one (synchronous). </w:t>
      </w:r>
      <w:r w:rsidR="00A07F7F">
        <w:t>Thus, exceptions to the pattern of independence among predators tend</w:t>
      </w:r>
      <w:r w:rsidR="00630FEC">
        <w:t>ed</w:t>
      </w:r>
      <w:r w:rsidR="00A07F7F">
        <w:t xml:space="preserve"> to occur by ecosystem rather than by prey functional group. This is likely in part because predator assemblages on different prey functional groups in the same ecosystem </w:t>
      </w:r>
      <w:r w:rsidR="00630FEC">
        <w:t xml:space="preserve">were </w:t>
      </w:r>
      <w:r w:rsidR="00A07F7F">
        <w:t xml:space="preserve">composed of the same set of biomass time series, only weighted differently. </w:t>
      </w:r>
      <w:r w:rsidR="00AA3535">
        <w:t>T</w:t>
      </w:r>
      <w:r w:rsidR="00420526">
        <w:t>he final non-independent assemblage was</w:t>
      </w:r>
      <w:r w:rsidR="002354DF">
        <w:t xml:space="preserve"> </w:t>
      </w:r>
      <w:r w:rsidR="00420526">
        <w:t>planktivorous small pelagics in the Northern Gulf of St. Lawrence</w:t>
      </w:r>
      <w:r w:rsidR="00DC5D2D">
        <w:t xml:space="preserve"> (synchronous)</w:t>
      </w:r>
      <w:r w:rsidR="00420526">
        <w:t xml:space="preserve">. </w:t>
      </w:r>
      <w:r w:rsidR="008C278E">
        <w:t xml:space="preserve">Notably, </w:t>
      </w:r>
      <w:r w:rsidR="00206BE0">
        <w:t xml:space="preserve">the other assemblages in </w:t>
      </w:r>
      <w:r w:rsidR="00E17795">
        <w:t xml:space="preserve">the Northern Gulf of St. Lawrence </w:t>
      </w:r>
      <w:r w:rsidR="00206BE0">
        <w:t>were weakly asynchronous.</w:t>
      </w:r>
      <w:r w:rsidR="00A07F7F">
        <w:t xml:space="preserve"> Therefore</w:t>
      </w:r>
      <w:r w:rsidR="00206BE0">
        <w:t xml:space="preserve">, </w:t>
      </w:r>
      <w:r w:rsidR="00076269">
        <w:t xml:space="preserve">exceptions to independent predator assemblages can also occur for </w:t>
      </w:r>
      <w:r w:rsidR="00206BE0">
        <w:t xml:space="preserve">individual </w:t>
      </w:r>
      <w:r w:rsidR="00B337C5">
        <w:t xml:space="preserve">prey </w:t>
      </w:r>
      <w:r w:rsidR="00206BE0">
        <w:t>functional groups.</w:t>
      </w:r>
    </w:p>
    <w:p w14:paraId="6CA152EB" w14:textId="75FA9B7E" w:rsidR="00D73456" w:rsidRDefault="006549DA" w:rsidP="00EA738B">
      <w:pPr>
        <w:spacing w:line="480" w:lineRule="auto"/>
        <w:ind w:firstLine="720"/>
      </w:pPr>
      <w:r>
        <w:t xml:space="preserve">One key limitation of static models is that systems can undergo major changes that are not reflected </w:t>
      </w:r>
      <w:r w:rsidR="008167B2">
        <w:t xml:space="preserve">in the model </w:t>
      </w:r>
      <w:r>
        <w:t xml:space="preserve">and </w:t>
      </w:r>
      <w:r w:rsidR="008167B2">
        <w:t xml:space="preserve">that </w:t>
      </w:r>
      <w:r>
        <w:t xml:space="preserve">therefore lead to inconsistencies in the results. </w:t>
      </w:r>
      <w:r w:rsidR="00A735CF">
        <w:t xml:space="preserve">The Scotian Shelf and Gulf of St. Lawrence are both systems that experienced major shifts </w:t>
      </w:r>
      <w:r w:rsidR="007A0F15">
        <w:t>during</w:t>
      </w:r>
      <w:r w:rsidR="00A735CF">
        <w:t xml:space="preserve"> the collapse of </w:t>
      </w:r>
      <w:r w:rsidR="006145AF">
        <w:t xml:space="preserve">Atlantic </w:t>
      </w:r>
      <w:r w:rsidR="00A735CF">
        <w:t xml:space="preserve">cod. </w:t>
      </w:r>
      <w:r w:rsidR="00D73456" w:rsidRPr="00466E57">
        <w:t xml:space="preserve">In the Eastern Scotian Shelf, </w:t>
      </w:r>
      <w:r w:rsidR="0021545E">
        <w:t xml:space="preserve">the time series of biomasses used in the dynamic analysis </w:t>
      </w:r>
      <w:r w:rsidR="00D73456" w:rsidRPr="00466E57">
        <w:t xml:space="preserve">indicated that grey seals account for an overwhelming amount of predation throughout the time period (Fig. </w:t>
      </w:r>
      <w:r w:rsidR="00D73456">
        <w:t>4</w:t>
      </w:r>
      <w:r w:rsidR="00D73456" w:rsidRPr="00466E57">
        <w:t>). However, using the equilibrium b</w:t>
      </w:r>
      <w:r w:rsidR="00B17520">
        <w:t>iomasses in the food web model, as we did</w:t>
      </w:r>
      <w:r w:rsidR="0021545E">
        <w:t xml:space="preserve"> in the static analysis, </w:t>
      </w:r>
      <w:r w:rsidR="00D73456" w:rsidRPr="00466E57">
        <w:t>seals account for only 15% (Northern sand lance) and 2% (Small pelagics) of the predation.</w:t>
      </w:r>
      <w:r w:rsidR="00D73456">
        <w:t xml:space="preserve"> </w:t>
      </w:r>
      <w:r w:rsidR="002E2E5E">
        <w:t>Thus, the model biomass for the reference years (1995-2000) does not match our available seal</w:t>
      </w:r>
      <w:r w:rsidR="00B17520">
        <w:t xml:space="preserve"> biomass</w:t>
      </w:r>
      <w:r w:rsidR="002E2E5E">
        <w:t xml:space="preserve"> for that same time period, perhaps due to new assessments of seal biomass </w:t>
      </w:r>
      <w:r w:rsidR="001D0511">
        <w:t xml:space="preserve">that have become </w:t>
      </w:r>
      <w:r w:rsidR="002E2E5E">
        <w:t>available sinc</w:t>
      </w:r>
      <w:r w:rsidR="00CE6F22">
        <w:t>e construction of the model. I</w:t>
      </w:r>
      <w:r w:rsidR="002E2E5E">
        <w:t xml:space="preserve">t is </w:t>
      </w:r>
      <w:r w:rsidR="00CE6F22">
        <w:t xml:space="preserve">also </w:t>
      </w:r>
      <w:r w:rsidR="002E2E5E">
        <w:t xml:space="preserve">likely that such a substantial change in biomass has been associated with changes in consumption </w:t>
      </w:r>
      <w:r w:rsidR="002E2E5E">
        <w:lastRenderedPageBreak/>
        <w:t xml:space="preserve">patterns. </w:t>
      </w:r>
      <w:r w:rsidR="00D73456">
        <w:t xml:space="preserve">The Southern Gulf of St. Lawrence actually had food web models built both before and after the collapse. While </w:t>
      </w:r>
      <w:r>
        <w:t>results for three of the prey functional groups were</w:t>
      </w:r>
      <w:r w:rsidR="00D73456">
        <w:t xml:space="preserve"> robust to choice of time period, the predator assemblage for flounders was </w:t>
      </w:r>
      <w:r>
        <w:t xml:space="preserve">not </w:t>
      </w:r>
      <w:r w:rsidR="00D73456">
        <w:t xml:space="preserve">(supplementary materials). The number of core predators </w:t>
      </w:r>
      <w:r>
        <w:t xml:space="preserve">of flounders </w:t>
      </w:r>
      <w:r w:rsidR="004E1AD5">
        <w:t>(</w:t>
      </w:r>
      <w:r w:rsidR="006B6F35">
        <w:t xml:space="preserve">from the </w:t>
      </w:r>
      <w:r w:rsidR="004E1AD5">
        <w:t xml:space="preserve">dynamic analysis) </w:t>
      </w:r>
      <w:r w:rsidR="00D04644">
        <w:t>was</w:t>
      </w:r>
      <w:r w:rsidR="00D73456">
        <w:t xml:space="preserve"> six</w:t>
      </w:r>
      <w:r w:rsidR="00D04644">
        <w:t xml:space="preserve"> for the model</w:t>
      </w:r>
      <w:r w:rsidR="00D73456">
        <w:t xml:space="preserve"> before the collapse </w:t>
      </w:r>
      <w:r w:rsidR="00D04644">
        <w:t xml:space="preserve">and only </w:t>
      </w:r>
      <w:r w:rsidR="00D73456">
        <w:t xml:space="preserve">four </w:t>
      </w:r>
      <w:r w:rsidR="00D04644">
        <w:t xml:space="preserve">for the model </w:t>
      </w:r>
      <w:r w:rsidR="00D73456">
        <w:t>after</w:t>
      </w:r>
      <w:r w:rsidR="00A735CF">
        <w:t>, largely because of the increased role of seals</w:t>
      </w:r>
      <w:r w:rsidR="00D04644">
        <w:t>. T</w:t>
      </w:r>
      <w:r w:rsidR="00D73456">
        <w:t xml:space="preserve">he variance ratio </w:t>
      </w:r>
      <w:r w:rsidR="00D04644">
        <w:t xml:space="preserve">based on the model before the collapse was </w:t>
      </w:r>
      <w:r w:rsidR="00D73456">
        <w:t>less than one (asynchronous, variability is dampened)</w:t>
      </w:r>
      <w:r w:rsidR="00D04644">
        <w:t>, whereas based on the model after the collapse it was</w:t>
      </w:r>
      <w:r w:rsidR="00D73456">
        <w:t xml:space="preserve"> greater than one (synchronous, variability is magnified), though neither variance ratio </w:t>
      </w:r>
      <w:r w:rsidR="004D6553">
        <w:t xml:space="preserve">was </w:t>
      </w:r>
      <w:r w:rsidR="00D73456">
        <w:t>significantly outside of the bootstrapped distribution</w:t>
      </w:r>
      <w:r w:rsidR="0051085D">
        <w:t>s</w:t>
      </w:r>
      <w:r w:rsidR="00D73456">
        <w:t xml:space="preserve">. </w:t>
      </w:r>
    </w:p>
    <w:p w14:paraId="1120897A" w14:textId="77777777" w:rsidR="00FB3038" w:rsidRPr="00466E57" w:rsidRDefault="00FB3038" w:rsidP="00EA738B">
      <w:pPr>
        <w:spacing w:line="480" w:lineRule="auto"/>
      </w:pPr>
    </w:p>
    <w:p w14:paraId="7DF6ADDE" w14:textId="77777777" w:rsidR="00824F78" w:rsidRPr="00466E57" w:rsidRDefault="00824F78" w:rsidP="00EA738B">
      <w:pPr>
        <w:spacing w:line="480" w:lineRule="auto"/>
        <w:outlineLvl w:val="0"/>
        <w:rPr>
          <w:b/>
        </w:rPr>
      </w:pPr>
      <w:r w:rsidRPr="00466E57">
        <w:rPr>
          <w:b/>
        </w:rPr>
        <w:t>Discussion</w:t>
      </w:r>
    </w:p>
    <w:p w14:paraId="4E9F5C47" w14:textId="471BF67A" w:rsidR="00E0504D" w:rsidRPr="00466E57" w:rsidRDefault="003521DE" w:rsidP="00EA738B">
      <w:pPr>
        <w:spacing w:line="480" w:lineRule="auto"/>
        <w:ind w:firstLine="720"/>
      </w:pPr>
      <w:r>
        <w:t>W</w:t>
      </w:r>
      <w:r w:rsidR="00EB66D6" w:rsidRPr="00466E57">
        <w:t xml:space="preserve">e found </w:t>
      </w:r>
      <w:r w:rsidR="000D4700">
        <w:t>evidence supporting the hypothesis</w:t>
      </w:r>
      <w:r w:rsidR="00380550">
        <w:t xml:space="preserve"> </w:t>
      </w:r>
      <w:r w:rsidR="00EB66D6" w:rsidRPr="00466E57">
        <w:t xml:space="preserve">that </w:t>
      </w:r>
      <w:r w:rsidR="00534FD1">
        <w:t xml:space="preserve">when predator assemblages are diverse, the </w:t>
      </w:r>
      <w:r w:rsidR="00816D8C" w:rsidRPr="00466E57">
        <w:t>independently fluctuating predator populations</w:t>
      </w:r>
      <w:r w:rsidR="005C6DC0" w:rsidRPr="00466E57">
        <w:t xml:space="preserve"> </w:t>
      </w:r>
      <w:r w:rsidR="006A7A60">
        <w:t xml:space="preserve">generally </w:t>
      </w:r>
      <w:r w:rsidR="00816D8C" w:rsidRPr="00466E57">
        <w:t>stabilize</w:t>
      </w:r>
      <w:r w:rsidR="00687205" w:rsidRPr="00466E57">
        <w:t xml:space="preserve"> the </w:t>
      </w:r>
      <w:r w:rsidR="005E0C8F" w:rsidRPr="00466E57">
        <w:t xml:space="preserve">amount </w:t>
      </w:r>
      <w:r w:rsidR="00687205" w:rsidRPr="00466E57">
        <w:t xml:space="preserve">of predation </w:t>
      </w:r>
      <w:r w:rsidR="005E0C8F" w:rsidRPr="00466E57">
        <w:t xml:space="preserve">that </w:t>
      </w:r>
      <w:r w:rsidR="00534FD1">
        <w:t xml:space="preserve">populations at </w:t>
      </w:r>
      <w:r w:rsidR="00687205" w:rsidRPr="00466E57">
        <w:t>lower trophic level</w:t>
      </w:r>
      <w:r w:rsidR="00534FD1">
        <w:t>s</w:t>
      </w:r>
      <w:r w:rsidR="00687205" w:rsidRPr="00466E57">
        <w:t xml:space="preserve"> </w:t>
      </w:r>
      <w:r w:rsidR="005E0C8F" w:rsidRPr="00466E57">
        <w:t>experience</w:t>
      </w:r>
      <w:r>
        <w:t xml:space="preserve">; however, </w:t>
      </w:r>
      <w:r w:rsidR="00395217" w:rsidRPr="00466E57">
        <w:t xml:space="preserve">this was not </w:t>
      </w:r>
      <w:r w:rsidR="009C628D">
        <w:t>uniformly</w:t>
      </w:r>
      <w:r w:rsidR="00067A4E">
        <w:t xml:space="preserve"> the case. However, w</w:t>
      </w:r>
      <w:r w:rsidR="00395217" w:rsidRPr="00466E57">
        <w:t xml:space="preserve">e </w:t>
      </w:r>
      <w:r w:rsidR="001F2D54">
        <w:t>observed</w:t>
      </w:r>
      <w:r w:rsidR="00395217" w:rsidRPr="00466E57">
        <w:t xml:space="preserve"> one system (North Sea) where predator populations were synchronous and thus predator diversity </w:t>
      </w:r>
      <w:r w:rsidR="001F05EC">
        <w:t>amplified variability in</w:t>
      </w:r>
      <w:r w:rsidR="00395217" w:rsidRPr="00466E57">
        <w:t xml:space="preserve"> the total predation. </w:t>
      </w:r>
      <w:r w:rsidR="00033B05">
        <w:t xml:space="preserve">This synchronicity could be due to a similar fishing history or a </w:t>
      </w:r>
      <w:r w:rsidR="00067A4E">
        <w:t xml:space="preserve">shared </w:t>
      </w:r>
      <w:r w:rsidR="00033B05">
        <w:t>resp</w:t>
      </w:r>
      <w:r w:rsidR="00595204">
        <w:t>onse to an environmental dri</w:t>
      </w:r>
      <w:r w:rsidR="00216A41">
        <w:t>ver</w:t>
      </w:r>
      <w:r w:rsidR="00FF3676">
        <w:t xml:space="preserve">. We </w:t>
      </w:r>
      <w:r w:rsidR="00395217" w:rsidRPr="00466E57">
        <w:t>also found one system (Eastern Bering Sea) where predator populations were asynchronous</w:t>
      </w:r>
      <w:r w:rsidR="007C1CF7">
        <w:t xml:space="preserve">, a pattern consistent with </w:t>
      </w:r>
      <w:r w:rsidR="000B7F36">
        <w:t xml:space="preserve">the hypothesis of </w:t>
      </w:r>
      <w:r w:rsidR="007C1CF7">
        <w:t>compensatory dynamics</w:t>
      </w:r>
      <w:r w:rsidR="00395217" w:rsidRPr="00466E57">
        <w:t xml:space="preserve">. </w:t>
      </w:r>
      <w:r w:rsidR="001F2D54">
        <w:t xml:space="preserve">Finally, there were </w:t>
      </w:r>
      <w:r w:rsidR="00C07E27">
        <w:t xml:space="preserve">several </w:t>
      </w:r>
      <w:r w:rsidR="000B6538">
        <w:t>cases across systems where</w:t>
      </w:r>
      <w:r w:rsidR="00735DB6">
        <w:t xml:space="preserve"> a single species dominated the predator assemblage so that the variability of the assemblage was </w:t>
      </w:r>
      <w:r w:rsidR="00EE6123">
        <w:lastRenderedPageBreak/>
        <w:t xml:space="preserve">similar </w:t>
      </w:r>
      <w:r w:rsidR="00735DB6">
        <w:t xml:space="preserve">to the variability of the </w:t>
      </w:r>
      <w:r w:rsidR="00EE6123">
        <w:t xml:space="preserve">dominant </w:t>
      </w:r>
      <w:r w:rsidR="00A720A0">
        <w:t>predator</w:t>
      </w:r>
      <w:r w:rsidR="000B6538">
        <w:t xml:space="preserve">. </w:t>
      </w:r>
      <w:r w:rsidR="006F1C3D" w:rsidRPr="00466E57">
        <w:t xml:space="preserve">Therefore, </w:t>
      </w:r>
      <w:r w:rsidR="00467A83">
        <w:t xml:space="preserve">while </w:t>
      </w:r>
      <w:r w:rsidR="00937C2E">
        <w:t xml:space="preserve">the idea of statistical averaging (i.e., summing independent time series) can largely explain </w:t>
      </w:r>
      <w:r w:rsidR="001F2D54">
        <w:t>characteristics of predator assemblage 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C34CE9" w:rsidRPr="00466E57">
        <w:t xml:space="preserve">. </w:t>
      </w:r>
      <w:r w:rsidR="00467B76">
        <w:t>In cases when predation variability is not dampened by predator diversity</w:t>
      </w:r>
      <w:r w:rsidR="00467B76" w:rsidRPr="00466E57">
        <w:t xml:space="preserve">, </w:t>
      </w:r>
      <w:r w:rsidR="00467B76">
        <w:t xml:space="preserve">whether due to synchrony among predators or low diversity, prey populations should be more </w:t>
      </w:r>
      <w:r w:rsidR="00F74439">
        <w:t xml:space="preserve">susceptible </w:t>
      </w:r>
      <w:r w:rsidR="00467B76">
        <w:t>to predator control.</w:t>
      </w:r>
    </w:p>
    <w:p w14:paraId="71283B54" w14:textId="17EB7A93" w:rsidR="004162E9" w:rsidRDefault="004F5780" w:rsidP="00EA738B">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386741">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159,"uris":["http://zotero.org/users/783258/items/928APVTM"],"uri":["http://zotero.org/users/783258/items/928APVTM"],"itemData":{"id":1159,"type":"book","title":"Stability and complexity in model ecosystems","publisher":"Princeton University Press","volume":"6","source":"Google Scholar","author":[{"family":"May","given":"Robert McCredie"}],"issued":{"date-parts":[["1973"]]}},"prefix":"e.g., "},{"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182,"uris":["http://zotero.org/users/783258/items/QNWKCKE2"],"uri":["http://zotero.org/users/783258/items/QNWKCKE2"],"itemData":{"id":1182,"type":"article-journal","title":"The Statistical Inevitability of Stabil</w:instrText>
      </w:r>
      <w:r w:rsidR="00386741">
        <w:rPr>
          <w:rFonts w:hint="eastAsia"/>
        </w:rPr>
        <w:instrText>ity</w:instrText>
      </w:r>
      <w:r w:rsidR="00386741">
        <w:rPr>
          <w:rFonts w:hint="eastAsia"/>
        </w:rPr>
        <w:instrText>‐</w:instrText>
      </w:r>
      <w:r w:rsidR="00386741">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386741">
        <w:rPr>
          <w:rFonts w:hint="eastAsia"/>
        </w:rPr>
        <w:instrText>‐</w:instrText>
      </w:r>
      <w:r w:rsidR="00386741">
        <w:rPr>
          <w:rFonts w:hint="eastAsia"/>
        </w:rPr>
        <w:instrText>diversity relationships have, for the most part, used a single class of stability (or, more acc</w:instrText>
      </w:r>
      <w:r w:rsidR="00386741">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386741">
        <w:rPr>
          <w:rFonts w:hint="eastAsia"/>
        </w:rPr>
        <w:instrText>stantial role in explaining stability</w:instrText>
      </w:r>
      <w:r w:rsidR="00386741">
        <w:rPr>
          <w:rFonts w:hint="eastAsia"/>
        </w:rPr>
        <w:instrText>‐</w:instrText>
      </w:r>
      <w:r w:rsidR="00386741">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386741">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171,"uris":["http://zotero.org/users/783258/items/HIN4I5N5"],"uri":["http://zotero.org/users/783258/items/HIN4I5N5"],"itemData":{"id":1171,"type":"article-journal","title":"The diversity–stability debate","container-title":"Nature","page":"228–233","volume":"405","issue":"6783","source":"Google Scholar","author":[{"family":"McCann","given":"Kevin Shear"}],"issued":{"date-parts":[["2000"]]}}},{"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00386741">
        <w:instrText xml:space="preserve"> ADDIN ZOTERO_ITEM CSL_CITATION {"citationID":"2pj9ln285o","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386741">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261,"uris":["http://zotero.org/users/783258/items/WRZSN5HH"],"uri":["http://zotero.org/users/783258/items/WRZSN5HH"],"itemData":{"id":126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254,"uris":["http://zotero.org/users/783258/items/I924MR68"],"uri":["http://zotero.org/users/783258/items/I924MR68"],"itemData":{"id":125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259,"uris":["http://zotero.org/users/783258/items/W7TP592G"],"uri":["http://zotero.org/users/783258/items/W7TP592G"],"itemData":{"id":1259,"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386741">
        <w:instrText xml:space="preserve"> ADDIN ZOTERO_ITEM CSL_CITATION {"citationID":"niDCA6uB","properties":{"formattedCitation":"(e.g., accounting for serial autocorrelation, see Solow and Duplisea, 2007)","plainCitation":"(e.g., accounting for serial autocorrelation, see Solow and Duplisea, 2007)"},"citationItems":[{"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w:t>
      </w:r>
      <w:r w:rsidR="00D66DA8">
        <w:t xml:space="preserve"> Our</w:t>
      </w:r>
      <w:r w:rsidR="00B65342">
        <w:t xml:space="preserve"> comparative study has allowed us to systematically test for evidence of </w:t>
      </w:r>
      <w:r w:rsidR="00B37F2A">
        <w:t>asynchrony</w:t>
      </w:r>
      <w:r w:rsidR="00B65342">
        <w:t xml:space="preserve"> in predator assemblages across North America and Europe, and we found little evidence </w:t>
      </w:r>
      <w:r w:rsidR="00B37F2A">
        <w:t>supporting</w:t>
      </w:r>
      <w:r w:rsidR="00896FCA">
        <w:t xml:space="preserve"> </w:t>
      </w:r>
      <w:r w:rsidR="00FF28BC">
        <w:t xml:space="preserve">compensatory </w:t>
      </w:r>
      <w:r w:rsidR="00896FCA">
        <w:t>dynamics</w:t>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386741">
        <w:instrText xml:space="preserve"> ADDIN ZOTERO_ITEM CSL_CITATION {"citationID":"9g8kfsq6p","properties":{"formattedCitation":"{\\rtf (Houlahan {\\i{}et al.}, 2007)}","plainCitation":"(Houlahan et al., 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w:t>
      </w:r>
      <w:r w:rsidR="00DC1F08">
        <w:lastRenderedPageBreak/>
        <w:t>except</w:t>
      </w:r>
      <w:r w:rsidR="004162E9">
        <w:t>ion</w:t>
      </w:r>
      <w:r w:rsidR="00B65342">
        <w:t>al case</w:t>
      </w:r>
      <w:r w:rsidR="004162E9">
        <w:t xml:space="preserve">, and extend the results of Houlahan </w:t>
      </w:r>
      <w:r w:rsidR="004162E9">
        <w:fldChar w:fldCharType="begin"/>
      </w:r>
      <w:r w:rsidR="00386741">
        <w:instrText xml:space="preserve"> ADDIN ZOTERO_ITEM CSL_CITATION {"citationID":"7c6tsq0o5","properties":{"formattedCitation":"(2007)","plainCitation":"(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599B9A3C" w:rsidR="00824F78" w:rsidRPr="00466E57" w:rsidRDefault="000E6DCD" w:rsidP="00EA738B">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actual driver is challenging because many factors, including diversity, covary with latitude </w:t>
      </w:r>
      <w:r w:rsidR="007167E8" w:rsidRPr="00466E57">
        <w:fldChar w:fldCharType="begin"/>
      </w:r>
      <w:r w:rsidR="00386741">
        <w:instrText xml:space="preserve"> ADDIN ZOTERO_ITEM CSL_CITATION {"citationID":"NcJ79FsV","properties":{"unsorted":true,"formattedCitation":"{\\rtf (Frank {\\i{}et al.}, 2006, 2007; Boyce {\\i{}et al.}, 2015)}","plainCitation":"(Frank et al., 2006, 2007;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400,"uris":["http://zotero.org/users/783258/items/M66PRF6A"],"uri":["http://zotero.org/users/783258/items/M66PRF6A"],"itemData":{"id":400,"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drive trophic control: </w:t>
      </w:r>
      <w:r w:rsidR="00B944DB">
        <w:t>more diverse predator assemblages could reduce the strength of top-down control by temporally stabilizing</w:t>
      </w:r>
      <w:r w:rsidR="006E6846">
        <w:t xml:space="preserve"> </w:t>
      </w:r>
      <w:r w:rsidR="00B944DB">
        <w:t xml:space="preserve">the total amount of predation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386741">
        <w:instrText xml:space="preserve"> ADDIN ZOTERO_ITEM CSL_CITATION {"citationID":"19j3h2rrrp","properties":{"formattedCitation":"(Hillebrand, 2004)","plainCitation":"(Hillebrand, 2004)"},"citationItems":[{"id":1260,"uris":["http://zotero.org/users/783258/items/W8VWB5IS"],"uri":["http://zotero.org/users/783258/items/W8VWB5IS"],"itemData":{"id":126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30C26739" w:rsidR="009C0465" w:rsidRPr="00466E57" w:rsidRDefault="009E136E" w:rsidP="00EA738B">
      <w:pPr>
        <w:spacing w:line="480" w:lineRule="auto"/>
        <w:ind w:firstLine="720"/>
      </w:pPr>
      <w:r>
        <w:t>While our predator index is a significant improvement over past efforts that either gave all weight to one predator, or equal weight to all predators, the new index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lastRenderedPageBreak/>
        <w:t>biomasses, most functional responses can be approximated as linear over the observed</w:t>
      </w:r>
      <w:r w:rsidR="00F30AB6">
        <w:t xml:space="preserve"> values</w:t>
      </w:r>
      <w:r w:rsidR="005067E0">
        <w:t xml:space="preserve">. However, major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predator if </w:t>
      </w:r>
      <w:r w:rsidR="00E946CF">
        <w:t xml:space="preserve">prey </w:t>
      </w:r>
      <w:r w:rsidR="00A03920">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if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386741">
        <w:instrText xml:space="preserve"> ADDIN ZOTERO_ITEM CSL_CITATION {"citationID":"2gq40dlusa","properties":{"formattedCitation":"{\\rtf (Szoboszlai {\\i{}et al.}, 2015)}","plainCitation":"(Szoboszlai et al., 2015)"},"citationItems":[{"id":215,"uris":["http://zotero.org/users/783258/items/5DJWEXBA"],"uri":["http://zotero.org/users/783258/items/5DJWEXBA"],"itemData":{"id":215,"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386741">
        <w:instrText xml:space="preserve"> ADDIN ZOTERO_ITEM CSL_CITATION {"citationID":"2l816r59qi","properties":{"formattedCitation":"{\\rtf (Pikitch {\\i{}et al.}, 2014)}","plainCitation":"(Pikitch et al., 2014)"},"citationItems":[{"id":520,"uris":["http://zotero.org/users/783258/items/ZND3494Z"],"uri":["http://zotero.org/users/783258/items/ZND3494Z"],"itemData":{"id":520,"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7F5961B8" w14:textId="469934F5" w:rsidR="006F09FA" w:rsidRDefault="00054487" w:rsidP="00EA738B">
      <w:pPr>
        <w:spacing w:line="480" w:lineRule="auto"/>
        <w:ind w:firstLine="720"/>
      </w:pPr>
      <w:r>
        <w:t>The findings of this study contribute to our understanding of the linkage between food web composition and</w:t>
      </w:r>
      <w:r w:rsidR="008569F5">
        <w:t xml:space="preserve"> </w:t>
      </w:r>
      <w:r w:rsidR="00C9117D">
        <w:t xml:space="preserve">the potential for </w:t>
      </w:r>
      <w:r w:rsidR="008569F5">
        <w:t>predator control</w:t>
      </w:r>
      <w:r w:rsidR="00BE7202" w:rsidRPr="00466E57">
        <w:t>.</w:t>
      </w:r>
      <w:r w:rsidR="002145A3" w:rsidRPr="00466E57">
        <w:t xml:space="preserve"> </w:t>
      </w:r>
      <w:r w:rsidR="001D5609">
        <w:t>Previous e</w:t>
      </w:r>
      <w:r w:rsidR="002145A3" w:rsidRPr="00466E57">
        <w:t>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1D5609">
        <w:t>. I</w:t>
      </w:r>
      <w:r w:rsidR="00A00081">
        <w:t xml:space="preserve">n the Southern Gulf of St. Lawrence, predation is thought to be a key factor preventing demersal fish populations from recovering following collapse due to overfishing </w:t>
      </w:r>
      <w:r w:rsidR="00F36042" w:rsidRPr="00466E57">
        <w:fldChar w:fldCharType="begin"/>
      </w:r>
      <w:r w:rsidR="00386741">
        <w:instrText xml:space="preserve"> ADDIN ZOTERO_ITEM CSL_CITATION {"citationID":"tQtcXKj3","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C9117D">
        <w:t>. This underscores the importance of u</w:t>
      </w:r>
      <w:r w:rsidR="00515EB7">
        <w:t xml:space="preserve">nderstanding and predicting more nuances in </w:t>
      </w:r>
      <w:r w:rsidR="00546B92">
        <w:t xml:space="preserve">the relative </w:t>
      </w:r>
      <w:r w:rsidR="00C9117D">
        <w:t>strength</w:t>
      </w:r>
      <w:r w:rsidR="00546B92">
        <w:t xml:space="preserve"> of predator </w:t>
      </w:r>
      <w:r w:rsidR="00515EB7">
        <w:t>control</w:t>
      </w:r>
      <w:r w:rsidR="00C9117D">
        <w:t>.</w:t>
      </w:r>
      <w:r w:rsidR="00515EB7">
        <w:t xml:space="preserve"> </w:t>
      </w:r>
      <w:r w:rsidR="00D74E69">
        <w:t xml:space="preserve">We </w:t>
      </w:r>
      <w:r w:rsidR="00F235A6">
        <w:t xml:space="preserve">found that, in general, systems with diverse predator </w:t>
      </w:r>
      <w:r w:rsidR="00F235A6">
        <w:lastRenderedPageBreak/>
        <w:t xml:space="preserve">assemblages should be </w:t>
      </w:r>
      <w:r w:rsidR="00D74E69">
        <w:t>less susceptible to dramatic trophic cascades</w:t>
      </w:r>
      <w:r w:rsidR="00E76B18">
        <w:t xml:space="preserve">, which can be major challenges to </w:t>
      </w:r>
      <w:r w:rsidR="00333FE6">
        <w:t xml:space="preserve">sustainable and stable </w:t>
      </w:r>
      <w:r w:rsidR="00E76B18">
        <w:t xml:space="preserve">resource </w:t>
      </w:r>
      <w:r w:rsidR="00333FE6">
        <w:t>management</w:t>
      </w:r>
      <w:r w:rsidR="00D74E69">
        <w:t>.</w:t>
      </w:r>
      <w:r w:rsidR="00B72A4F">
        <w:t xml:space="preserve"> However,</w:t>
      </w:r>
      <w:r w:rsidR="008C6F6C">
        <w:t xml:space="preserve"> we also found that</w:t>
      </w:r>
      <w:r w:rsidR="00B72A4F">
        <w:t xml:space="preserve"> marine predator assemblages are not uniformly diverse, and are </w:t>
      </w:r>
      <w:r w:rsidR="008C6F6C">
        <w:t xml:space="preserve">therefore </w:t>
      </w:r>
      <w:r w:rsidR="00B72A4F">
        <w:t xml:space="preserve">not automatically buffered from top-down effects.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D87798">
        <w:t xml:space="preserve">rapid </w:t>
      </w:r>
      <w:commentRangeStart w:id="3"/>
      <w:r w:rsidR="00EF48DC">
        <w:t>mammal reintroductions</w:t>
      </w:r>
      <w:commentRangeEnd w:id="3"/>
      <w:r w:rsidR="000D1962">
        <w:rPr>
          <w:rStyle w:val="CommentReference"/>
        </w:rPr>
        <w:commentReference w:id="3"/>
      </w:r>
      <w:r w:rsidR="00EF48DC">
        <w:t>)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312EE62F" w14:textId="77777777" w:rsidR="0052711C" w:rsidRDefault="0052711C" w:rsidP="00EA738B">
      <w:pPr>
        <w:spacing w:line="480" w:lineRule="auto"/>
      </w:pPr>
    </w:p>
    <w:p w14:paraId="6ED478E0" w14:textId="77777777" w:rsidR="00824F78" w:rsidRPr="00466E57" w:rsidRDefault="00824F78" w:rsidP="00EA738B">
      <w:pPr>
        <w:spacing w:line="480" w:lineRule="auto"/>
        <w:outlineLvl w:val="0"/>
        <w:rPr>
          <w:b/>
        </w:rPr>
      </w:pPr>
      <w:r w:rsidRPr="00466E57">
        <w:rPr>
          <w:b/>
        </w:rPr>
        <w:t>References</w:t>
      </w:r>
    </w:p>
    <w:p w14:paraId="0D861DB4" w14:textId="77777777" w:rsidR="00A84CC2" w:rsidRPr="00A84CC2" w:rsidRDefault="00CD29CD" w:rsidP="00EA738B">
      <w:pPr>
        <w:pStyle w:val="Bibliography"/>
        <w:spacing w:line="480" w:lineRule="auto"/>
        <w:rPr>
          <w:rFonts w:ascii="Cambria"/>
        </w:rPr>
      </w:pPr>
      <w:r w:rsidRPr="00466E57">
        <w:rPr>
          <w:b/>
        </w:rPr>
        <w:fldChar w:fldCharType="begin"/>
      </w:r>
      <w:r w:rsidR="00A84CC2">
        <w:rPr>
          <w:b/>
        </w:rPr>
        <w:instrText xml:space="preserve"> ADDIN ZOTERO_BIBL {"custom":[]} CSL_BIBLIOGRAPHY </w:instrText>
      </w:r>
      <w:r w:rsidRPr="00466E57">
        <w:rPr>
          <w:b/>
        </w:rPr>
        <w:fldChar w:fldCharType="separate"/>
      </w:r>
      <w:r w:rsidR="00A84CC2" w:rsidRPr="00A84CC2">
        <w:rPr>
          <w:rFonts w:ascii="Cambria"/>
        </w:rPr>
        <w:t>Baum, J. K., and Worm, B. 2009. Cascading top-down effects of changing oceanic predator abundances. Journal of Animal Ecology, 78: 699–714.</w:t>
      </w:r>
    </w:p>
    <w:p w14:paraId="6D2E3F88" w14:textId="77777777" w:rsidR="00A84CC2" w:rsidRPr="00A84CC2" w:rsidRDefault="00A84CC2" w:rsidP="00EA738B">
      <w:pPr>
        <w:pStyle w:val="Bibliography"/>
        <w:spacing w:line="480" w:lineRule="auto"/>
        <w:rPr>
          <w:rFonts w:ascii="Cambria"/>
        </w:rPr>
      </w:pPr>
      <w:r w:rsidRPr="00A84CC2">
        <w:rPr>
          <w:rFonts w:ascii="Cambria"/>
        </w:rPr>
        <w:t xml:space="preserve">Borer, E. T., Seabloom, E. W., Shurin, J. B., Anderson, K. E., Blanchette, C. A., Broitman, B., Cooper, S. D., </w:t>
      </w:r>
      <w:r w:rsidRPr="00A84CC2">
        <w:rPr>
          <w:rFonts w:ascii="Cambria"/>
          <w:i/>
          <w:iCs/>
        </w:rPr>
        <w:t>et al.</w:t>
      </w:r>
      <w:r w:rsidRPr="00A84CC2">
        <w:rPr>
          <w:rFonts w:ascii="Cambria"/>
        </w:rPr>
        <w:t xml:space="preserve"> 2005. What Determines the Strength of a Trophic Cascade? Ecology, 86: 528–537.</w:t>
      </w:r>
    </w:p>
    <w:p w14:paraId="224826A4" w14:textId="77777777" w:rsidR="00A84CC2" w:rsidRPr="00A84CC2" w:rsidRDefault="00A84CC2" w:rsidP="00EA738B">
      <w:pPr>
        <w:pStyle w:val="Bibliography"/>
        <w:spacing w:line="480" w:lineRule="auto"/>
        <w:rPr>
          <w:rFonts w:ascii="Cambria"/>
        </w:rPr>
      </w:pPr>
      <w:r w:rsidRPr="00A84CC2">
        <w:rPr>
          <w:rFonts w:ascii="Cambria"/>
        </w:rPr>
        <w:t>Boyce, D. G., Frank, K. T., Worm, B., and Leggett, W. C. 2015. Spatial patterns and predictors of trophic control in marine ecosystems. Ecology letters, 18: 1001–1011.</w:t>
      </w:r>
    </w:p>
    <w:p w14:paraId="44FF1A26" w14:textId="77777777" w:rsidR="00A84CC2" w:rsidRPr="00A84CC2" w:rsidRDefault="00A84CC2" w:rsidP="00EA738B">
      <w:pPr>
        <w:pStyle w:val="Bibliography"/>
        <w:spacing w:line="480" w:lineRule="auto"/>
        <w:rPr>
          <w:rFonts w:ascii="Cambria"/>
        </w:rPr>
      </w:pPr>
      <w:r w:rsidRPr="00A84CC2">
        <w:rPr>
          <w:rFonts w:ascii="Cambria"/>
        </w:rPr>
        <w:lastRenderedPageBreak/>
        <w:t>Canty, A., and Ripley, B. D. 2016. boot: Bootstrap R (S-Plus) Functions. R package version, 1.3-18.</w:t>
      </w:r>
    </w:p>
    <w:p w14:paraId="099B02F8" w14:textId="77777777" w:rsidR="00A84CC2" w:rsidRPr="00A84CC2" w:rsidRDefault="00A84CC2" w:rsidP="00EA738B">
      <w:pPr>
        <w:pStyle w:val="Bibliography"/>
        <w:spacing w:line="480" w:lineRule="auto"/>
        <w:rPr>
          <w:rFonts w:ascii="Cambria"/>
        </w:rPr>
      </w:pPr>
      <w:r w:rsidRPr="00A84CC2">
        <w:rPr>
          <w:rFonts w:ascii="Cambria"/>
        </w:rPr>
        <w:t>Christensen, V., and Pauly, D. 1992. ECOPATH II—a software for balancing steady-state ecosystem models and calculating network characteristics. Ecological modelling, 61: 169–185.</w:t>
      </w:r>
    </w:p>
    <w:p w14:paraId="1ACD8B6F" w14:textId="77777777" w:rsidR="00A84CC2" w:rsidRPr="00A84CC2" w:rsidRDefault="00A84CC2" w:rsidP="00EA738B">
      <w:pPr>
        <w:pStyle w:val="Bibliography"/>
        <w:spacing w:line="480" w:lineRule="auto"/>
        <w:rPr>
          <w:rFonts w:ascii="Cambria"/>
        </w:rPr>
      </w:pPr>
      <w:r w:rsidRPr="00A84CC2">
        <w:rPr>
          <w:rFonts w:ascii="Cambria"/>
        </w:rPr>
        <w:t>Davison, A. C., and Hinkley, D. V. 1997. Bootstrap Methods and Their Applications. Cam. bridge University Press, Cambridge, ISBN 0-521-57391-2.</w:t>
      </w:r>
    </w:p>
    <w:p w14:paraId="5A6AE2A9" w14:textId="77777777" w:rsidR="00A84CC2" w:rsidRPr="00A84CC2" w:rsidRDefault="00A84CC2" w:rsidP="00EA738B">
      <w:pPr>
        <w:pStyle w:val="Bibliography"/>
        <w:spacing w:line="480" w:lineRule="auto"/>
        <w:rPr>
          <w:rFonts w:ascii="Cambria"/>
        </w:rPr>
      </w:pPr>
      <w:r w:rsidRPr="00A84CC2">
        <w:rPr>
          <w:rFonts w:ascii="Cambria"/>
        </w:rPr>
        <w:t>Doak, D. F., Bigger, D., Harding, E. K., Marvier, M. A., O’Malley, R. E., and Thomson, D. 1998. The Statistical Inevitability of Stability‐Diversity Relationships in Community Ecology. The American Naturalist, 151: 264–276.</w:t>
      </w:r>
    </w:p>
    <w:p w14:paraId="51865638" w14:textId="77777777" w:rsidR="00A84CC2" w:rsidRPr="00A84CC2" w:rsidRDefault="00A84CC2" w:rsidP="00EA738B">
      <w:pPr>
        <w:pStyle w:val="Bibliography"/>
        <w:spacing w:line="480" w:lineRule="auto"/>
        <w:rPr>
          <w:rFonts w:ascii="Cambria"/>
        </w:rPr>
      </w:pPr>
      <w:r w:rsidRPr="00A84CC2">
        <w:rPr>
          <w:rFonts w:ascii="Cambria"/>
        </w:rPr>
        <w:t>Duplisea, D. E., and Blanchard, F. 2005. Relating Species and Community Dynamics in an Heavily Exploited Marine Fish Community. Ecosystems, 8: 899.</w:t>
      </w:r>
    </w:p>
    <w:p w14:paraId="29A6809B" w14:textId="77777777" w:rsidR="00A84CC2" w:rsidRPr="00A84CC2" w:rsidRDefault="00A84CC2" w:rsidP="00EA738B">
      <w:pPr>
        <w:pStyle w:val="Bibliography"/>
        <w:spacing w:line="480" w:lineRule="auto"/>
        <w:rPr>
          <w:rFonts w:ascii="Cambria"/>
        </w:rPr>
      </w:pPr>
      <w:r w:rsidRPr="00A84CC2">
        <w:rPr>
          <w:rFonts w:ascii="Cambria"/>
        </w:rPr>
        <w:t xml:space="preserve">Estes, J. A., Terborgh, J., Brashares, J. S., Power, M. E., Berger, J., Bond, W. J., Carpenter, S. R., </w:t>
      </w:r>
      <w:r w:rsidRPr="00A84CC2">
        <w:rPr>
          <w:rFonts w:ascii="Cambria"/>
          <w:i/>
          <w:iCs/>
        </w:rPr>
        <w:t>et al.</w:t>
      </w:r>
      <w:r w:rsidRPr="00A84CC2">
        <w:rPr>
          <w:rFonts w:ascii="Cambria"/>
        </w:rPr>
        <w:t xml:space="preserve"> 2011. Trophic Downgrading of Planet Earth. Science, 333: 301–306.</w:t>
      </w:r>
    </w:p>
    <w:p w14:paraId="73A0811D" w14:textId="77777777" w:rsidR="00A84CC2" w:rsidRPr="00A84CC2" w:rsidRDefault="00A84CC2" w:rsidP="00EA738B">
      <w:pPr>
        <w:pStyle w:val="Bibliography"/>
        <w:spacing w:line="480" w:lineRule="auto"/>
        <w:rPr>
          <w:rFonts w:ascii="Cambria"/>
        </w:rPr>
      </w:pPr>
      <w:r w:rsidRPr="00A84CC2">
        <w:rPr>
          <w:rFonts w:ascii="Cambria"/>
        </w:rPr>
        <w:t>Frank, K. T., Petrie, B., Choi, J. S., and Leggett, W. C. 2005. Trophic cascades in a formerly cod-dominated ecosystem. Science, 308: 1621–1623.</w:t>
      </w:r>
    </w:p>
    <w:p w14:paraId="6F862853" w14:textId="77777777" w:rsidR="00A84CC2" w:rsidRPr="00A84CC2" w:rsidRDefault="00A84CC2" w:rsidP="00EA738B">
      <w:pPr>
        <w:pStyle w:val="Bibliography"/>
        <w:spacing w:line="480" w:lineRule="auto"/>
        <w:rPr>
          <w:rFonts w:ascii="Cambria"/>
        </w:rPr>
      </w:pPr>
      <w:r w:rsidRPr="00A84CC2">
        <w:rPr>
          <w:rFonts w:ascii="Cambria"/>
        </w:rPr>
        <w:t>Frank, K. T., Petrie, B., and Shackell, N. L. 2007. The ups and downs of trophic control in continental shelf ecosystems. Trends in Ecology and Evolution, 22: 236–242.</w:t>
      </w:r>
    </w:p>
    <w:p w14:paraId="08C5DC7C" w14:textId="77777777" w:rsidR="00A84CC2" w:rsidRPr="00A84CC2" w:rsidRDefault="00A84CC2" w:rsidP="00EA738B">
      <w:pPr>
        <w:pStyle w:val="Bibliography"/>
        <w:spacing w:line="480" w:lineRule="auto"/>
        <w:rPr>
          <w:rFonts w:ascii="Cambria"/>
        </w:rPr>
      </w:pPr>
      <w:r w:rsidRPr="00A84CC2">
        <w:rPr>
          <w:rFonts w:ascii="Cambria"/>
        </w:rPr>
        <w:t>Frank, K. T., Petrie, B., Shackell, N. L., and Choi, J. S. 2006. Reconciling differences in trophic control in mid-latitude marine ecosystems. Ecology Letters, 9: 1096–1105.</w:t>
      </w:r>
    </w:p>
    <w:p w14:paraId="29A83CEB" w14:textId="77777777" w:rsidR="00A84CC2" w:rsidRPr="00A84CC2" w:rsidRDefault="00A84CC2" w:rsidP="00EA738B">
      <w:pPr>
        <w:pStyle w:val="Bibliography"/>
        <w:spacing w:line="480" w:lineRule="auto"/>
        <w:rPr>
          <w:rFonts w:ascii="Cambria"/>
        </w:rPr>
      </w:pPr>
      <w:r w:rsidRPr="00A84CC2">
        <w:rPr>
          <w:rFonts w:ascii="Cambria"/>
        </w:rPr>
        <w:lastRenderedPageBreak/>
        <w:t xml:space="preserve">Fu, C., Gaichas, S., Link, J. S., Bundy, A., Boldt, J. L., Cook, A. M., Gamble, R., </w:t>
      </w:r>
      <w:r w:rsidRPr="00A84CC2">
        <w:rPr>
          <w:rFonts w:ascii="Cambria"/>
          <w:i/>
          <w:iCs/>
        </w:rPr>
        <w:t>et al.</w:t>
      </w:r>
      <w:r w:rsidRPr="00A84CC2">
        <w:rPr>
          <w:rFonts w:ascii="Cambria"/>
        </w:rPr>
        <w:t xml:space="preserve"> 2012. Relative importance of fisheries, trophodynamic and environmental drivers in a series of marine ecosystems. Marine Ecology Progress Series, 459: 169–184.</w:t>
      </w:r>
    </w:p>
    <w:p w14:paraId="3635BBDE" w14:textId="77777777" w:rsidR="00A84CC2" w:rsidRPr="00A84CC2" w:rsidRDefault="00A84CC2" w:rsidP="00EA738B">
      <w:pPr>
        <w:pStyle w:val="Bibliography"/>
        <w:spacing w:line="480" w:lineRule="auto"/>
        <w:rPr>
          <w:rFonts w:ascii="Cambria"/>
        </w:rPr>
      </w:pPr>
      <w:r w:rsidRPr="00A84CC2">
        <w:rPr>
          <w:rFonts w:ascii="Cambria"/>
        </w:rPr>
        <w:t>Gifford, D. J., Collie, J. S., and Steele, J. H. 2009. Functional diversity in a marine fish community. ICES Journal of Marine Science: Journal du Conseil, 66: 791–796.</w:t>
      </w:r>
    </w:p>
    <w:p w14:paraId="46750BD7" w14:textId="77777777" w:rsidR="00A84CC2" w:rsidRPr="00A84CC2" w:rsidRDefault="00A84CC2" w:rsidP="00EA738B">
      <w:pPr>
        <w:pStyle w:val="Bibliography"/>
        <w:spacing w:line="480" w:lineRule="auto"/>
        <w:rPr>
          <w:rFonts w:ascii="Cambria"/>
        </w:rPr>
      </w:pPr>
      <w:r w:rsidRPr="00A84CC2">
        <w:rPr>
          <w:rFonts w:ascii="Cambria"/>
        </w:rPr>
        <w:t>Gonzalez, A., and Loreau, M. 2009. The Causes and Consequences of Compensatory Dynamics in Ecological Communities. Annual Review of Ecology, Evolution, and Systematics, 40: 393–414.</w:t>
      </w:r>
    </w:p>
    <w:p w14:paraId="135408EE" w14:textId="77777777" w:rsidR="00A84CC2" w:rsidRPr="00A84CC2" w:rsidRDefault="00A84CC2" w:rsidP="00EA738B">
      <w:pPr>
        <w:pStyle w:val="Bibliography"/>
        <w:spacing w:line="480" w:lineRule="auto"/>
        <w:rPr>
          <w:rFonts w:ascii="Cambria"/>
        </w:rPr>
      </w:pPr>
      <w:r w:rsidRPr="00A84CC2">
        <w:rPr>
          <w:rFonts w:ascii="Cambria"/>
        </w:rPr>
        <w:t>Hillebrand, H. 2004. On the generality of the latitudinal diversity gradient. The American Naturalist, 163: 192–211.</w:t>
      </w:r>
    </w:p>
    <w:p w14:paraId="19E7536D" w14:textId="77777777" w:rsidR="00A84CC2" w:rsidRPr="00A84CC2" w:rsidRDefault="00A84CC2" w:rsidP="00EA738B">
      <w:pPr>
        <w:pStyle w:val="Bibliography"/>
        <w:spacing w:line="480" w:lineRule="auto"/>
        <w:rPr>
          <w:rFonts w:ascii="Cambria"/>
        </w:rPr>
      </w:pPr>
      <w:r w:rsidRPr="00A84CC2">
        <w:rPr>
          <w:rFonts w:ascii="Cambria"/>
        </w:rPr>
        <w:t>Holsman, K. K., Essington, T., Miller, T. J., Koen-Alonso, M., and Stockhausen, W. J. 2012. Comparative analysis of cod and herring production dynamics across 13 northern hemisphere marine ecosystems. Marine Ecology Progress Series, 459: 231–246.</w:t>
      </w:r>
    </w:p>
    <w:p w14:paraId="5A784294" w14:textId="77777777" w:rsidR="00A84CC2" w:rsidRPr="00A84CC2" w:rsidRDefault="00A84CC2" w:rsidP="00EA738B">
      <w:pPr>
        <w:pStyle w:val="Bibliography"/>
        <w:spacing w:line="480" w:lineRule="auto"/>
        <w:rPr>
          <w:rFonts w:ascii="Cambria"/>
        </w:rPr>
      </w:pPr>
      <w:r w:rsidRPr="00A84CC2">
        <w:rPr>
          <w:rFonts w:ascii="Cambria"/>
        </w:rPr>
        <w:t xml:space="preserve">Houlahan, J. E., Currie, D. J., Cottenie, K., Cumming, G. S., Ernest, S. K. M., Findlay, C. S., Fuhlendorf, S. D., </w:t>
      </w:r>
      <w:r w:rsidRPr="00A84CC2">
        <w:rPr>
          <w:rFonts w:ascii="Cambria"/>
          <w:i/>
          <w:iCs/>
        </w:rPr>
        <w:t>et al.</w:t>
      </w:r>
      <w:r w:rsidRPr="00A84CC2">
        <w:rPr>
          <w:rFonts w:ascii="Cambria"/>
        </w:rPr>
        <w:t xml:space="preserve"> 2007. Compensatory dynamics are rare in natural ecological communities. Proceedings of the National Academy of Sciences, 104: 3273–3277.</w:t>
      </w:r>
    </w:p>
    <w:p w14:paraId="529F1AA1" w14:textId="77777777" w:rsidR="00A84CC2" w:rsidRPr="00A84CC2" w:rsidRDefault="00A84CC2" w:rsidP="00EA738B">
      <w:pPr>
        <w:pStyle w:val="Bibliography"/>
        <w:spacing w:line="480" w:lineRule="auto"/>
        <w:rPr>
          <w:rFonts w:ascii="Cambria"/>
        </w:rPr>
      </w:pPr>
      <w:r w:rsidRPr="00A84CC2">
        <w:rPr>
          <w:rFonts w:ascii="Cambria"/>
        </w:rPr>
        <w:t>Lindegren, M., Checkley, D. M., Ohman, M. D., Koslow, J. A., and Goericke, R. 2016. Resilience and stability of a pelagic marine ecosystem. Proc. R. Soc. B, 283: 20151931.</w:t>
      </w:r>
    </w:p>
    <w:p w14:paraId="3CCD7DC9" w14:textId="77777777" w:rsidR="00A84CC2" w:rsidRPr="00A84CC2" w:rsidRDefault="00A84CC2" w:rsidP="00EA738B">
      <w:pPr>
        <w:pStyle w:val="Bibliography"/>
        <w:spacing w:line="480" w:lineRule="auto"/>
        <w:rPr>
          <w:rFonts w:ascii="Cambria"/>
        </w:rPr>
      </w:pPr>
      <w:r w:rsidRPr="00A84CC2">
        <w:rPr>
          <w:rFonts w:ascii="Cambria"/>
        </w:rPr>
        <w:lastRenderedPageBreak/>
        <w:t xml:space="preserve">Link, J. S., Gaichas, S., Miller, T. J., Essington, T., Bundy, A., Boldt, J., Drinkwater, K. F., </w:t>
      </w:r>
      <w:r w:rsidRPr="00A84CC2">
        <w:rPr>
          <w:rFonts w:ascii="Cambria"/>
          <w:i/>
          <w:iCs/>
        </w:rPr>
        <w:t>et al.</w:t>
      </w:r>
      <w:r w:rsidRPr="00A84CC2">
        <w:rPr>
          <w:rFonts w:ascii="Cambria"/>
        </w:rPr>
        <w:t xml:space="preserve"> 2012. Synthesizing lessons learned from comparing fisheries production in 13   northern hemisphere ecosystems: emergent fundamental features. Marine Ecology Progress Series, 459: 293–302.</w:t>
      </w:r>
    </w:p>
    <w:p w14:paraId="325F660E" w14:textId="77777777" w:rsidR="00A84CC2" w:rsidRPr="00A84CC2" w:rsidRDefault="00A84CC2" w:rsidP="00EA738B">
      <w:pPr>
        <w:pStyle w:val="Bibliography"/>
        <w:spacing w:line="480" w:lineRule="auto"/>
        <w:rPr>
          <w:rFonts w:ascii="Cambria"/>
        </w:rPr>
      </w:pPr>
      <w:r w:rsidRPr="00A84CC2">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10DAFF5B" w14:textId="77777777" w:rsidR="00A84CC2" w:rsidRPr="00A84CC2" w:rsidRDefault="00A84CC2" w:rsidP="00EA738B">
      <w:pPr>
        <w:pStyle w:val="Bibliography"/>
        <w:spacing w:line="480" w:lineRule="auto"/>
        <w:rPr>
          <w:rFonts w:ascii="Cambria"/>
        </w:rPr>
      </w:pPr>
      <w:r w:rsidRPr="00A84CC2">
        <w:rPr>
          <w:rFonts w:ascii="Cambria"/>
        </w:rPr>
        <w:t>MacArthur, R. 1955. Fluctuations of Animal Populations and a Measure of Community Stability. Ecology, 36: 533–536.</w:t>
      </w:r>
    </w:p>
    <w:p w14:paraId="3C82F87C" w14:textId="77777777" w:rsidR="00A84CC2" w:rsidRPr="00A84CC2" w:rsidRDefault="00A84CC2" w:rsidP="00EA738B">
      <w:pPr>
        <w:pStyle w:val="Bibliography"/>
        <w:spacing w:line="480" w:lineRule="auto"/>
        <w:rPr>
          <w:rFonts w:ascii="Cambria"/>
        </w:rPr>
      </w:pPr>
      <w:r w:rsidRPr="00A84CC2">
        <w:rPr>
          <w:rFonts w:ascii="Cambria"/>
        </w:rPr>
        <w:t>May, R. M. 1973. Stability and complexity in model ecosystems. Princeton University Press.</w:t>
      </w:r>
    </w:p>
    <w:p w14:paraId="07839041" w14:textId="77777777" w:rsidR="00A84CC2" w:rsidRPr="00A84CC2" w:rsidRDefault="00A84CC2" w:rsidP="00EA738B">
      <w:pPr>
        <w:pStyle w:val="Bibliography"/>
        <w:spacing w:line="480" w:lineRule="auto"/>
        <w:rPr>
          <w:rFonts w:ascii="Cambria"/>
        </w:rPr>
      </w:pPr>
      <w:r w:rsidRPr="00A84CC2">
        <w:rPr>
          <w:rFonts w:ascii="Cambria"/>
        </w:rPr>
        <w:t>McCann, K. S. 2000. The diversity–stability debate. Nature, 405: 228–233.</w:t>
      </w:r>
    </w:p>
    <w:p w14:paraId="5D41D3F8" w14:textId="77777777" w:rsidR="00A84CC2" w:rsidRPr="00A84CC2" w:rsidRDefault="00A84CC2" w:rsidP="00EA738B">
      <w:pPr>
        <w:pStyle w:val="Bibliography"/>
        <w:spacing w:line="480" w:lineRule="auto"/>
        <w:rPr>
          <w:rFonts w:ascii="Cambria"/>
        </w:rPr>
      </w:pPr>
      <w:r w:rsidRPr="00A84CC2">
        <w:rPr>
          <w:rFonts w:ascii="Cambria"/>
        </w:rPr>
        <w:t>Minto, C., and Worm, B. 2012. Interactions between small pelagic fish and young cod across the North   Atlantic. Ecology, 93: 2139–2154.</w:t>
      </w:r>
    </w:p>
    <w:p w14:paraId="416DC070" w14:textId="77777777" w:rsidR="00A84CC2" w:rsidRPr="00A84CC2" w:rsidRDefault="00A84CC2" w:rsidP="00EA738B">
      <w:pPr>
        <w:pStyle w:val="Bibliography"/>
        <w:spacing w:line="480" w:lineRule="auto"/>
        <w:rPr>
          <w:rFonts w:ascii="Cambria"/>
        </w:rPr>
      </w:pPr>
      <w:r w:rsidRPr="00A84CC2">
        <w:rPr>
          <w:rFonts w:ascii="Cambria"/>
        </w:rPr>
        <w:t>Naeem, S. 2006. Expanding scales in biodiversity-based research: challenges and solutions for marine systems. Marine Ecology Progress Series, 311: 273–283.</w:t>
      </w:r>
    </w:p>
    <w:p w14:paraId="2A7C5F62" w14:textId="77777777" w:rsidR="00A84CC2" w:rsidRPr="00A84CC2" w:rsidRDefault="00A84CC2" w:rsidP="00EA738B">
      <w:pPr>
        <w:pStyle w:val="Bibliography"/>
        <w:spacing w:line="480" w:lineRule="auto"/>
        <w:rPr>
          <w:rFonts w:ascii="Cambria"/>
        </w:rPr>
      </w:pPr>
      <w:r w:rsidRPr="00A84CC2">
        <w:rPr>
          <w:rFonts w:ascii="Cambria"/>
        </w:rPr>
        <w:t>Oken, K. L., and Essington, T. E. 2015. How detectable is predation in stage-structured populations? Insights from a simulation-testing analysis. Journal of Animal Ecology, 84: 60–70.</w:t>
      </w:r>
    </w:p>
    <w:p w14:paraId="0063EC27" w14:textId="77777777" w:rsidR="00A84CC2" w:rsidRPr="00A84CC2" w:rsidRDefault="00A84CC2" w:rsidP="00EA738B">
      <w:pPr>
        <w:pStyle w:val="Bibliography"/>
        <w:spacing w:line="480" w:lineRule="auto"/>
        <w:rPr>
          <w:rFonts w:ascii="Cambria"/>
        </w:rPr>
      </w:pPr>
      <w:r w:rsidRPr="00A84CC2">
        <w:rPr>
          <w:rFonts w:ascii="Cambria"/>
        </w:rPr>
        <w:t>Pace, M. L., Cole, J. J., Carpenter, S. R., and Kitchell, J. F. 1999. Trophic cascades revealed in diverse ecosystems. Trends in ecology &amp; evolution, 14: 483–488.</w:t>
      </w:r>
    </w:p>
    <w:p w14:paraId="14673477" w14:textId="77777777" w:rsidR="00A84CC2" w:rsidRPr="00A84CC2" w:rsidRDefault="00A84CC2" w:rsidP="00EA738B">
      <w:pPr>
        <w:pStyle w:val="Bibliography"/>
        <w:spacing w:line="480" w:lineRule="auto"/>
        <w:rPr>
          <w:rFonts w:ascii="Cambria"/>
        </w:rPr>
      </w:pPr>
      <w:r w:rsidRPr="00A84CC2">
        <w:rPr>
          <w:rFonts w:ascii="Cambria"/>
        </w:rPr>
        <w:lastRenderedPageBreak/>
        <w:t>Paine, R. T. 1966. Food web complexity and species diversity. American Naturalist: 65–75.</w:t>
      </w:r>
    </w:p>
    <w:p w14:paraId="565477B9" w14:textId="77777777" w:rsidR="00A84CC2" w:rsidRPr="00A84CC2" w:rsidRDefault="00A84CC2" w:rsidP="00EA738B">
      <w:pPr>
        <w:pStyle w:val="Bibliography"/>
        <w:spacing w:line="480" w:lineRule="auto"/>
        <w:rPr>
          <w:rFonts w:ascii="Cambria"/>
        </w:rPr>
      </w:pPr>
      <w:r w:rsidRPr="00A84CC2">
        <w:rPr>
          <w:rFonts w:ascii="Cambria"/>
        </w:rPr>
        <w:t>Paine, R. T. 1980. Food Webs: Linkage, Interaction Strength and Community Infrastructure. Journal of Animal Ecology, 49: 667–685.</w:t>
      </w:r>
    </w:p>
    <w:p w14:paraId="0181C8C9" w14:textId="77777777" w:rsidR="00A84CC2" w:rsidRPr="00A84CC2" w:rsidRDefault="00A84CC2" w:rsidP="00EA738B">
      <w:pPr>
        <w:pStyle w:val="Bibliography"/>
        <w:spacing w:line="480" w:lineRule="auto"/>
        <w:rPr>
          <w:rFonts w:ascii="Cambria"/>
        </w:rPr>
      </w:pPr>
      <w:r w:rsidRPr="00A84CC2">
        <w:rPr>
          <w:rFonts w:ascii="Cambria"/>
        </w:rPr>
        <w:t xml:space="preserve">Pershing, A. J., Mills, K. E., Record, N. R., Stamieszkin, K., Wurtzell, K. V., Byron, C. J., Fitzpatrick, D., </w:t>
      </w:r>
      <w:r w:rsidRPr="00A84CC2">
        <w:rPr>
          <w:rFonts w:ascii="Cambria"/>
          <w:i/>
          <w:iCs/>
        </w:rPr>
        <w:t>et al.</w:t>
      </w:r>
      <w:r w:rsidRPr="00A84CC2">
        <w:rPr>
          <w:rFonts w:ascii="Cambria"/>
        </w:rPr>
        <w:t xml:space="preserve"> 2015. Evaluating trophic cascades as drivers of regime shifts in different ocean ecosystems. Philosophical Transactions of the Royal Society of London B: Biological Sciences, 370: 20130265.</w:t>
      </w:r>
    </w:p>
    <w:p w14:paraId="6B008522" w14:textId="77777777" w:rsidR="00A84CC2" w:rsidRPr="00A84CC2" w:rsidRDefault="00A84CC2" w:rsidP="00EA738B">
      <w:pPr>
        <w:pStyle w:val="Bibliography"/>
        <w:spacing w:line="480" w:lineRule="auto"/>
        <w:rPr>
          <w:rFonts w:ascii="Cambria"/>
        </w:rPr>
      </w:pPr>
      <w:r w:rsidRPr="00A84CC2">
        <w:rPr>
          <w:rFonts w:ascii="Cambria"/>
        </w:rPr>
        <w:t xml:space="preserve">Pikitch, E. K., Rountos, K. J., Essington, T. E., Santora, C., Pauly, D., Watson, R., Sumaila, U. R., </w:t>
      </w:r>
      <w:r w:rsidRPr="00A84CC2">
        <w:rPr>
          <w:rFonts w:ascii="Cambria"/>
          <w:i/>
          <w:iCs/>
        </w:rPr>
        <w:t>et al.</w:t>
      </w:r>
      <w:r w:rsidRPr="00A84CC2">
        <w:rPr>
          <w:rFonts w:ascii="Cambria"/>
        </w:rPr>
        <w:t xml:space="preserve"> 2014. The global contribution of forage fish to marine fisheries and ecosystems. Fish and Fisheries, 15: 43–64.</w:t>
      </w:r>
    </w:p>
    <w:p w14:paraId="0E005973" w14:textId="77777777" w:rsidR="00A84CC2" w:rsidRPr="00A84CC2" w:rsidRDefault="00A84CC2" w:rsidP="00EA738B">
      <w:pPr>
        <w:pStyle w:val="Bibliography"/>
        <w:spacing w:line="480" w:lineRule="auto"/>
        <w:rPr>
          <w:rFonts w:ascii="Cambria"/>
        </w:rPr>
      </w:pPr>
      <w:r w:rsidRPr="00A84CC2">
        <w:rPr>
          <w:rFonts w:ascii="Cambria"/>
        </w:rPr>
        <w:t>Polis, G. A. 1999. Why Are Parts of the World Green? Multiple Factors Control Productivity and the Distribution of Biomass. Oikos, 86: 3–15.</w:t>
      </w:r>
    </w:p>
    <w:p w14:paraId="3E74459A" w14:textId="77777777" w:rsidR="00A84CC2" w:rsidRPr="00A84CC2" w:rsidRDefault="00A84CC2" w:rsidP="00EA738B">
      <w:pPr>
        <w:pStyle w:val="Bibliography"/>
        <w:spacing w:line="480" w:lineRule="auto"/>
        <w:rPr>
          <w:rFonts w:ascii="Cambria"/>
        </w:rPr>
      </w:pPr>
      <w:r w:rsidRPr="00A84CC2">
        <w:rPr>
          <w:rFonts w:ascii="Cambria"/>
        </w:rPr>
        <w:t>Polis, G. A., and Strong, D. R. 1996. Food Web Complexity and Community Dynamics. American Naturalist, 147: 813–846.</w:t>
      </w:r>
    </w:p>
    <w:p w14:paraId="0D9F00F6" w14:textId="77777777" w:rsidR="00A84CC2" w:rsidRPr="00A84CC2" w:rsidRDefault="00A84CC2" w:rsidP="00EA738B">
      <w:pPr>
        <w:pStyle w:val="Bibliography"/>
        <w:spacing w:line="480" w:lineRule="auto"/>
        <w:rPr>
          <w:rFonts w:ascii="Cambria"/>
        </w:rPr>
      </w:pPr>
      <w:r w:rsidRPr="00A84CC2">
        <w:rPr>
          <w:rFonts w:ascii="Cambria"/>
        </w:rPr>
        <w:t>Power, M. E. 1992. Top-Down and Bottom-Up Forces in Food Webs: Do Plants Have Primacy. Ecology, 73: 733–746.</w:t>
      </w:r>
    </w:p>
    <w:p w14:paraId="27F492F1" w14:textId="77777777" w:rsidR="00A84CC2" w:rsidRPr="00A84CC2" w:rsidRDefault="00A84CC2" w:rsidP="00EA738B">
      <w:pPr>
        <w:pStyle w:val="Bibliography"/>
        <w:spacing w:line="480" w:lineRule="auto"/>
        <w:rPr>
          <w:rFonts w:ascii="Cambria"/>
        </w:rPr>
      </w:pPr>
      <w:r w:rsidRPr="00A84CC2">
        <w:rPr>
          <w:rFonts w:ascii="Cambria"/>
        </w:rPr>
        <w:t>R Core Team. 2016. R: A language and environment for statistical computing. R Foundation for Statistical Computing, Vienna, Austria. http://www.R-project.org.</w:t>
      </w:r>
    </w:p>
    <w:p w14:paraId="6CB5FC84" w14:textId="77777777" w:rsidR="00A84CC2" w:rsidRPr="00A84CC2" w:rsidRDefault="00A84CC2" w:rsidP="00EA738B">
      <w:pPr>
        <w:pStyle w:val="Bibliography"/>
        <w:spacing w:line="480" w:lineRule="auto"/>
        <w:rPr>
          <w:rFonts w:ascii="Cambria"/>
        </w:rPr>
      </w:pPr>
      <w:r w:rsidRPr="00A84CC2">
        <w:rPr>
          <w:rFonts w:ascii="Cambria"/>
        </w:rPr>
        <w:t>Rose, G. A. 2004. Reconciling overfishing and climate change with stock dynamics of Atlantic cod (Gadus morhua) over 500 years. Canadian Journal of Fisheries and Aquatic Sciences, 61: 1553–1557.</w:t>
      </w:r>
    </w:p>
    <w:p w14:paraId="1CA55369" w14:textId="77777777" w:rsidR="00A84CC2" w:rsidRPr="00A84CC2" w:rsidRDefault="00A84CC2" w:rsidP="00EA738B">
      <w:pPr>
        <w:pStyle w:val="Bibliography"/>
        <w:spacing w:line="480" w:lineRule="auto"/>
        <w:rPr>
          <w:rFonts w:ascii="Cambria"/>
        </w:rPr>
      </w:pPr>
      <w:r w:rsidRPr="00A84CC2">
        <w:rPr>
          <w:rFonts w:ascii="Cambria"/>
        </w:rPr>
        <w:lastRenderedPageBreak/>
        <w:t>Shackell, N. L., and Frank, K. T. 2007. Compensation in exploited marine fish communities on the Scotian Shelf, Canada. Marine Ecology Progress Series, 336: 235–247.</w:t>
      </w:r>
    </w:p>
    <w:p w14:paraId="0D7D9593" w14:textId="77777777" w:rsidR="00A84CC2" w:rsidRPr="00A84CC2" w:rsidRDefault="00A84CC2" w:rsidP="00EA738B">
      <w:pPr>
        <w:pStyle w:val="Bibliography"/>
        <w:spacing w:line="480" w:lineRule="auto"/>
        <w:rPr>
          <w:rFonts w:ascii="Cambria"/>
        </w:rPr>
      </w:pPr>
      <w:r w:rsidRPr="00A84CC2">
        <w:rPr>
          <w:rFonts w:ascii="Cambria"/>
        </w:rPr>
        <w:t xml:space="preserve">Shurin, J. B., Borer, E. T., Seabloom, E. W., Anderson, K., Blanchette, C. A., Broitman, B., Cooper, S. D., </w:t>
      </w:r>
      <w:r w:rsidRPr="00A84CC2">
        <w:rPr>
          <w:rFonts w:ascii="Cambria"/>
          <w:i/>
          <w:iCs/>
        </w:rPr>
        <w:t>et al.</w:t>
      </w:r>
      <w:r w:rsidRPr="00A84CC2">
        <w:rPr>
          <w:rFonts w:ascii="Cambria"/>
        </w:rPr>
        <w:t xml:space="preserve"> 2002. A cross-ecosystem comparison of the strength of trophic cascades. Ecology Letters, 5: 785–791.</w:t>
      </w:r>
    </w:p>
    <w:p w14:paraId="25DFE53F" w14:textId="77777777" w:rsidR="00A84CC2" w:rsidRPr="00A84CC2" w:rsidRDefault="00A84CC2" w:rsidP="00EA738B">
      <w:pPr>
        <w:pStyle w:val="Bibliography"/>
        <w:spacing w:line="480" w:lineRule="auto"/>
        <w:rPr>
          <w:rFonts w:ascii="Cambria"/>
        </w:rPr>
      </w:pPr>
      <w:r w:rsidRPr="00A84CC2">
        <w:rPr>
          <w:rFonts w:ascii="Cambria"/>
        </w:rPr>
        <w:t>Solow, A. R., and Duplisea, D. E. 2007. Testing for Compensation in a Multi-species Community. Ecosystems, 10: 1034–1038.</w:t>
      </w:r>
    </w:p>
    <w:p w14:paraId="196A683F" w14:textId="77777777" w:rsidR="00A84CC2" w:rsidRPr="00A84CC2" w:rsidRDefault="00A84CC2" w:rsidP="00EA738B">
      <w:pPr>
        <w:pStyle w:val="Bibliography"/>
        <w:spacing w:line="480" w:lineRule="auto"/>
        <w:rPr>
          <w:rFonts w:ascii="Cambria"/>
        </w:rPr>
      </w:pPr>
      <w:r w:rsidRPr="00A84CC2">
        <w:rPr>
          <w:rFonts w:ascii="Cambria"/>
        </w:rPr>
        <w:t>Strong, D. R. 1992. Are trophic cascades all wet? Differentiation and donor-control in speciose ecosystems. Ecology, 73: 747–754.</w:t>
      </w:r>
    </w:p>
    <w:p w14:paraId="222E01DE" w14:textId="77777777" w:rsidR="00A84CC2" w:rsidRPr="00A84CC2" w:rsidRDefault="00A84CC2" w:rsidP="00EA738B">
      <w:pPr>
        <w:pStyle w:val="Bibliography"/>
        <w:spacing w:line="480" w:lineRule="auto"/>
        <w:rPr>
          <w:rFonts w:ascii="Cambria"/>
        </w:rPr>
      </w:pPr>
      <w:r w:rsidRPr="00A84CC2">
        <w:rPr>
          <w:rFonts w:ascii="Cambria"/>
        </w:rPr>
        <w:t>Swain, D. P., and Benoît, H. P. 2015. Extreme increases in natural mortality prevent recovery of collapsed fish populations in a Northwest Atlantic ecosystem. Marine Ecology Progress Series, 519: 165–182.</w:t>
      </w:r>
    </w:p>
    <w:p w14:paraId="5A0A7857" w14:textId="77777777" w:rsidR="00A84CC2" w:rsidRPr="00A84CC2" w:rsidRDefault="00A84CC2" w:rsidP="00EA738B">
      <w:pPr>
        <w:pStyle w:val="Bibliography"/>
        <w:spacing w:line="480" w:lineRule="auto"/>
        <w:rPr>
          <w:rFonts w:ascii="Cambria"/>
        </w:rPr>
      </w:pPr>
      <w:r w:rsidRPr="00A84CC2">
        <w:rPr>
          <w:rFonts w:ascii="Cambria"/>
        </w:rPr>
        <w:t>Szoboszlai, A. I., Thayer, J. A., Wood, S. A., Sydeman, W. J., and Koehn, L. E. 2015. Forage species in predator diets: Synthesis of data from the California Current. Ecological Informatics, 29: 45–56.</w:t>
      </w:r>
    </w:p>
    <w:p w14:paraId="5EB78183" w14:textId="77777777" w:rsidR="00A84CC2" w:rsidRPr="00A84CC2" w:rsidRDefault="00A84CC2" w:rsidP="00EA738B">
      <w:pPr>
        <w:pStyle w:val="Bibliography"/>
        <w:spacing w:line="480" w:lineRule="auto"/>
        <w:rPr>
          <w:rFonts w:ascii="Cambria"/>
        </w:rPr>
      </w:pPr>
      <w:r w:rsidRPr="00A84CC2">
        <w:rPr>
          <w:rFonts w:ascii="Cambria"/>
        </w:rPr>
        <w:t>Tilman, D. 1996. Biodiversity: Population Versus Ecosystem Stability. Ecology, 77: 350–363.</w:t>
      </w:r>
    </w:p>
    <w:p w14:paraId="40F06B9C" w14:textId="77777777" w:rsidR="00A84CC2" w:rsidRPr="00A84CC2" w:rsidRDefault="00A84CC2" w:rsidP="00EA738B">
      <w:pPr>
        <w:pStyle w:val="Bibliography"/>
        <w:spacing w:line="480" w:lineRule="auto"/>
        <w:rPr>
          <w:rFonts w:ascii="Cambria"/>
        </w:rPr>
      </w:pPr>
      <w:r w:rsidRPr="00A84CC2">
        <w:rPr>
          <w:rFonts w:ascii="Cambria"/>
        </w:rPr>
        <w:t>Worm, B., and Myers, R. A. 2003. Meta-analysis of cod-shrimp interactions reveals top-down control in oceanic food webs. Ecology, 84: 162–173.</w:t>
      </w:r>
    </w:p>
    <w:p w14:paraId="7262C20B" w14:textId="337FEA5E" w:rsidR="00CD29CD" w:rsidRPr="00466E57" w:rsidRDefault="00CD29CD" w:rsidP="00EA738B">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 Punt" w:date="2016-11-02T03:47:00Z" w:initials="AP">
    <w:p w14:paraId="4A5ACA6B" w14:textId="56B37773" w:rsidR="00174EE2" w:rsidRDefault="00174EE2">
      <w:pPr>
        <w:pStyle w:val="CommentText"/>
      </w:pPr>
      <w:r>
        <w:rPr>
          <w:rStyle w:val="CommentReference"/>
        </w:rPr>
        <w:annotationRef/>
      </w:r>
      <w:r>
        <w:t>Is a key assumption here that diet comp does not change over time?</w:t>
      </w:r>
    </w:p>
    <w:p w14:paraId="690F7864" w14:textId="77777777" w:rsidR="001A64E1" w:rsidRDefault="001A64E1">
      <w:pPr>
        <w:pStyle w:val="CommentText"/>
      </w:pPr>
    </w:p>
    <w:p w14:paraId="7A892C1A" w14:textId="4AC1AEFC" w:rsidR="001A64E1" w:rsidRDefault="001A64E1">
      <w:pPr>
        <w:pStyle w:val="CommentText"/>
      </w:pPr>
      <w:r>
        <w:t>KLO: I think that is discussed elsewhere in the paper, e.g., paragraph starting on line 422</w:t>
      </w:r>
    </w:p>
  </w:comment>
  <w:comment w:id="2" w:author="Andre Punt" w:date="2016-11-02T04:00:00Z" w:initials="AP">
    <w:p w14:paraId="5419C8B7" w14:textId="3C18578B" w:rsidR="000D1962" w:rsidRDefault="000D1962">
      <w:pPr>
        <w:pStyle w:val="CommentText"/>
      </w:pPr>
      <w:r>
        <w:rPr>
          <w:rStyle w:val="CommentReference"/>
        </w:rPr>
        <w:annotationRef/>
      </w:r>
      <w:r>
        <w:t>I guess an obvious question is how robust are conclusions to the left and right sides of Fig. 2</w:t>
      </w:r>
    </w:p>
    <w:p w14:paraId="347D512B" w14:textId="77777777" w:rsidR="003B126F" w:rsidRDefault="003B126F">
      <w:pPr>
        <w:pStyle w:val="CommentText"/>
      </w:pPr>
    </w:p>
    <w:p w14:paraId="79321000" w14:textId="5A6FBF66" w:rsidR="003B126F" w:rsidRDefault="003B126F">
      <w:pPr>
        <w:pStyle w:val="CommentText"/>
      </w:pPr>
      <w:r>
        <w:t xml:space="preserve">KLO: Not sure </w:t>
      </w:r>
      <w:r w:rsidR="0044424F">
        <w:rPr>
          <w:noProof/>
        </w:rPr>
        <w:t xml:space="preserve">exactly what you are saying or </w:t>
      </w:r>
      <w:r>
        <w:t>how to address this?</w:t>
      </w:r>
    </w:p>
  </w:comment>
  <w:comment w:id="3" w:author="Andre Punt" w:date="2016-11-02T04:07:00Z" w:initials="AP">
    <w:p w14:paraId="5D109A97" w14:textId="77777777" w:rsidR="000D1962" w:rsidRDefault="000D1962">
      <w:pPr>
        <w:pStyle w:val="CommentText"/>
      </w:pPr>
      <w:r>
        <w:rPr>
          <w:rStyle w:val="CommentReference"/>
        </w:rPr>
        <w:annotationRef/>
      </w:r>
      <w:r>
        <w:t>Do you have actual examples of reintroductions making a major impact. In general major increases in mammal numbers are due to recovery from overharvesting.</w:t>
      </w:r>
    </w:p>
    <w:p w14:paraId="7C56D5F1" w14:textId="77777777" w:rsidR="008C6437" w:rsidRDefault="008C6437">
      <w:pPr>
        <w:pStyle w:val="CommentText"/>
      </w:pPr>
    </w:p>
    <w:p w14:paraId="791C723A" w14:textId="2BEE2527" w:rsidR="008C6437" w:rsidRDefault="008C6437">
      <w:pPr>
        <w:pStyle w:val="CommentText"/>
      </w:pPr>
      <w:r>
        <w:t xml:space="preserve">KLO: </w:t>
      </w:r>
      <w:r w:rsidR="00BF0951">
        <w:t>what about</w:t>
      </w:r>
      <w:r>
        <w:t xml:space="preserve"> sea otters &amp; invertebrate fisheries on the west coast/AK</w:t>
      </w:r>
      <w:r w:rsidR="00BF0951">
        <w:t xml:space="preserve">? </w:t>
      </w:r>
      <w:r w:rsidR="003E2E07">
        <w:t>T</w:t>
      </w:r>
      <w:r>
        <w:t xml:space="preserve">he system is returning to a previous </w:t>
      </w:r>
      <w:r w:rsidR="00D87798">
        <w:t xml:space="preserve">“natural” </w:t>
      </w:r>
      <w:r>
        <w:t>state, but</w:t>
      </w:r>
      <w:r w:rsidR="00BF0951">
        <w:t xml:space="preserve"> it’</w:t>
      </w:r>
      <w:r>
        <w:t>s still undergoing a rapid reorganization</w:t>
      </w:r>
      <w:r w:rsidR="00BF0951">
        <w:t xml:space="preserve"> which makes it hard to manage. </w:t>
      </w:r>
      <w:r w:rsidR="00CE77B6">
        <w:t xml:space="preserve">Or </w:t>
      </w:r>
      <w:r w:rsidR="003E2E07">
        <w:t>wolves and deer/elk and</w:t>
      </w:r>
      <w:r w:rsidR="00BF0951">
        <w:t xml:space="preserve"> hunt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892C1A" w15:done="0"/>
  <w15:commentEx w15:paraId="79321000" w15:done="0"/>
  <w15:commentEx w15:paraId="791C723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A7C94B" w14:textId="77777777" w:rsidR="00BF2AF1" w:rsidRDefault="00BF2AF1" w:rsidP="001D0511">
      <w:r>
        <w:separator/>
      </w:r>
    </w:p>
  </w:endnote>
  <w:endnote w:type="continuationSeparator" w:id="0">
    <w:p w14:paraId="6722753A" w14:textId="77777777" w:rsidR="00BF2AF1" w:rsidRDefault="00BF2AF1" w:rsidP="001D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ibian SC Regular">
    <w:charset w:val="00"/>
    <w:family w:val="auto"/>
    <w:pitch w:val="variable"/>
    <w:sig w:usb0="00000003" w:usb1="080F0000" w:usb2="00000000"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A47FD" w14:textId="77777777" w:rsidR="00BF2AF1" w:rsidRDefault="00BF2AF1" w:rsidP="001D0511">
      <w:r>
        <w:separator/>
      </w:r>
    </w:p>
  </w:footnote>
  <w:footnote w:type="continuationSeparator" w:id="0">
    <w:p w14:paraId="10202824" w14:textId="77777777" w:rsidR="00BF2AF1" w:rsidRDefault="00BF2AF1" w:rsidP="001D0511">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 Punt">
    <w15:presenceInfo w15:providerId="None" w15:userId="Andre Pu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E61"/>
    <w:rsid w:val="00000663"/>
    <w:rsid w:val="000016ED"/>
    <w:rsid w:val="00001B1D"/>
    <w:rsid w:val="00001EDC"/>
    <w:rsid w:val="00003BC9"/>
    <w:rsid w:val="00005BAC"/>
    <w:rsid w:val="00007EB1"/>
    <w:rsid w:val="000100A0"/>
    <w:rsid w:val="00010A84"/>
    <w:rsid w:val="000123E0"/>
    <w:rsid w:val="0001398E"/>
    <w:rsid w:val="00015A13"/>
    <w:rsid w:val="00023CC5"/>
    <w:rsid w:val="00027304"/>
    <w:rsid w:val="0003071F"/>
    <w:rsid w:val="00033B05"/>
    <w:rsid w:val="00033D60"/>
    <w:rsid w:val="000349F2"/>
    <w:rsid w:val="00034B3C"/>
    <w:rsid w:val="000376A6"/>
    <w:rsid w:val="00040033"/>
    <w:rsid w:val="000401B2"/>
    <w:rsid w:val="00045E9B"/>
    <w:rsid w:val="00047312"/>
    <w:rsid w:val="000534E3"/>
    <w:rsid w:val="00054487"/>
    <w:rsid w:val="00055A9B"/>
    <w:rsid w:val="000623BF"/>
    <w:rsid w:val="00062683"/>
    <w:rsid w:val="00063C14"/>
    <w:rsid w:val="00065A85"/>
    <w:rsid w:val="000660C6"/>
    <w:rsid w:val="00066C98"/>
    <w:rsid w:val="00067A4E"/>
    <w:rsid w:val="00070CF9"/>
    <w:rsid w:val="00071104"/>
    <w:rsid w:val="00072CC9"/>
    <w:rsid w:val="00076269"/>
    <w:rsid w:val="00076D8D"/>
    <w:rsid w:val="0007711A"/>
    <w:rsid w:val="00077323"/>
    <w:rsid w:val="0007776B"/>
    <w:rsid w:val="0008121F"/>
    <w:rsid w:val="0008150F"/>
    <w:rsid w:val="0008367B"/>
    <w:rsid w:val="00083B4E"/>
    <w:rsid w:val="00084F64"/>
    <w:rsid w:val="00084FFF"/>
    <w:rsid w:val="0009039C"/>
    <w:rsid w:val="0009235D"/>
    <w:rsid w:val="0009574F"/>
    <w:rsid w:val="000A05A4"/>
    <w:rsid w:val="000A1478"/>
    <w:rsid w:val="000A5607"/>
    <w:rsid w:val="000B13AD"/>
    <w:rsid w:val="000B22DB"/>
    <w:rsid w:val="000B6538"/>
    <w:rsid w:val="000B74F1"/>
    <w:rsid w:val="000B7F36"/>
    <w:rsid w:val="000C0BA3"/>
    <w:rsid w:val="000C308D"/>
    <w:rsid w:val="000C6906"/>
    <w:rsid w:val="000D1962"/>
    <w:rsid w:val="000D2D75"/>
    <w:rsid w:val="000D395D"/>
    <w:rsid w:val="000D4700"/>
    <w:rsid w:val="000D49D2"/>
    <w:rsid w:val="000D5DC3"/>
    <w:rsid w:val="000E090B"/>
    <w:rsid w:val="000E1DD1"/>
    <w:rsid w:val="000E5987"/>
    <w:rsid w:val="000E5AA8"/>
    <w:rsid w:val="000E6DCD"/>
    <w:rsid w:val="000E7257"/>
    <w:rsid w:val="000F0C1F"/>
    <w:rsid w:val="000F251B"/>
    <w:rsid w:val="000F5E51"/>
    <w:rsid w:val="000F639B"/>
    <w:rsid w:val="001000AA"/>
    <w:rsid w:val="00101487"/>
    <w:rsid w:val="001019B1"/>
    <w:rsid w:val="001053ED"/>
    <w:rsid w:val="00105D6E"/>
    <w:rsid w:val="00106C52"/>
    <w:rsid w:val="00107DB6"/>
    <w:rsid w:val="00110BE1"/>
    <w:rsid w:val="0011195D"/>
    <w:rsid w:val="00113154"/>
    <w:rsid w:val="00116AB4"/>
    <w:rsid w:val="001170B9"/>
    <w:rsid w:val="00123451"/>
    <w:rsid w:val="00123BE4"/>
    <w:rsid w:val="00124561"/>
    <w:rsid w:val="00127049"/>
    <w:rsid w:val="00130FF4"/>
    <w:rsid w:val="00132454"/>
    <w:rsid w:val="00133045"/>
    <w:rsid w:val="00134278"/>
    <w:rsid w:val="00135130"/>
    <w:rsid w:val="00137850"/>
    <w:rsid w:val="0014156C"/>
    <w:rsid w:val="001424DF"/>
    <w:rsid w:val="00142848"/>
    <w:rsid w:val="00145FFD"/>
    <w:rsid w:val="001479B1"/>
    <w:rsid w:val="00147A57"/>
    <w:rsid w:val="00150849"/>
    <w:rsid w:val="00152625"/>
    <w:rsid w:val="001578A6"/>
    <w:rsid w:val="00160CD3"/>
    <w:rsid w:val="00160E34"/>
    <w:rsid w:val="001610CA"/>
    <w:rsid w:val="0016357E"/>
    <w:rsid w:val="001644CD"/>
    <w:rsid w:val="001666C7"/>
    <w:rsid w:val="0017044C"/>
    <w:rsid w:val="00171031"/>
    <w:rsid w:val="0017117F"/>
    <w:rsid w:val="00174D39"/>
    <w:rsid w:val="00174EE2"/>
    <w:rsid w:val="00177CC7"/>
    <w:rsid w:val="00182D55"/>
    <w:rsid w:val="00183B85"/>
    <w:rsid w:val="00183C35"/>
    <w:rsid w:val="00183F6C"/>
    <w:rsid w:val="00184761"/>
    <w:rsid w:val="00185A3B"/>
    <w:rsid w:val="00186EFC"/>
    <w:rsid w:val="001870BB"/>
    <w:rsid w:val="001872AA"/>
    <w:rsid w:val="00187ED0"/>
    <w:rsid w:val="00190268"/>
    <w:rsid w:val="00191FD1"/>
    <w:rsid w:val="001978FE"/>
    <w:rsid w:val="00197997"/>
    <w:rsid w:val="00197DB6"/>
    <w:rsid w:val="001A03CD"/>
    <w:rsid w:val="001A2049"/>
    <w:rsid w:val="001A64E1"/>
    <w:rsid w:val="001A7697"/>
    <w:rsid w:val="001B3940"/>
    <w:rsid w:val="001B4133"/>
    <w:rsid w:val="001B5D88"/>
    <w:rsid w:val="001B6CAE"/>
    <w:rsid w:val="001B6F2A"/>
    <w:rsid w:val="001B7D8D"/>
    <w:rsid w:val="001D0511"/>
    <w:rsid w:val="001D52B9"/>
    <w:rsid w:val="001D5609"/>
    <w:rsid w:val="001D7B3F"/>
    <w:rsid w:val="001E24E5"/>
    <w:rsid w:val="001E3293"/>
    <w:rsid w:val="001E753C"/>
    <w:rsid w:val="001F05EC"/>
    <w:rsid w:val="001F25C6"/>
    <w:rsid w:val="001F2D54"/>
    <w:rsid w:val="001F3988"/>
    <w:rsid w:val="001F5CF7"/>
    <w:rsid w:val="001F5DCC"/>
    <w:rsid w:val="001F6191"/>
    <w:rsid w:val="001F77A2"/>
    <w:rsid w:val="00202010"/>
    <w:rsid w:val="002025C4"/>
    <w:rsid w:val="00202C24"/>
    <w:rsid w:val="002044D7"/>
    <w:rsid w:val="00204DD4"/>
    <w:rsid w:val="00206BE0"/>
    <w:rsid w:val="002071B7"/>
    <w:rsid w:val="00207860"/>
    <w:rsid w:val="002145A3"/>
    <w:rsid w:val="0021545E"/>
    <w:rsid w:val="002169AF"/>
    <w:rsid w:val="00216A41"/>
    <w:rsid w:val="00224786"/>
    <w:rsid w:val="00226488"/>
    <w:rsid w:val="00227645"/>
    <w:rsid w:val="00233E07"/>
    <w:rsid w:val="002354DF"/>
    <w:rsid w:val="00235E83"/>
    <w:rsid w:val="00240F90"/>
    <w:rsid w:val="00241513"/>
    <w:rsid w:val="00242B52"/>
    <w:rsid w:val="00244FD4"/>
    <w:rsid w:val="002466F3"/>
    <w:rsid w:val="00253DBC"/>
    <w:rsid w:val="002573C5"/>
    <w:rsid w:val="002575B6"/>
    <w:rsid w:val="002631C5"/>
    <w:rsid w:val="0026672B"/>
    <w:rsid w:val="002731CB"/>
    <w:rsid w:val="00273A14"/>
    <w:rsid w:val="00283AB2"/>
    <w:rsid w:val="00284E75"/>
    <w:rsid w:val="002858B1"/>
    <w:rsid w:val="00285B33"/>
    <w:rsid w:val="00286108"/>
    <w:rsid w:val="0028645F"/>
    <w:rsid w:val="00290DD2"/>
    <w:rsid w:val="0029352D"/>
    <w:rsid w:val="002942D2"/>
    <w:rsid w:val="002957CD"/>
    <w:rsid w:val="002970D2"/>
    <w:rsid w:val="00297498"/>
    <w:rsid w:val="00297972"/>
    <w:rsid w:val="00297E1E"/>
    <w:rsid w:val="00297E3D"/>
    <w:rsid w:val="00297E71"/>
    <w:rsid w:val="002A5915"/>
    <w:rsid w:val="002A659C"/>
    <w:rsid w:val="002A727D"/>
    <w:rsid w:val="002A7508"/>
    <w:rsid w:val="002B4A5A"/>
    <w:rsid w:val="002B50B3"/>
    <w:rsid w:val="002B631F"/>
    <w:rsid w:val="002C0B56"/>
    <w:rsid w:val="002C2490"/>
    <w:rsid w:val="002C5F2F"/>
    <w:rsid w:val="002C6C80"/>
    <w:rsid w:val="002D1392"/>
    <w:rsid w:val="002D25E1"/>
    <w:rsid w:val="002D4D38"/>
    <w:rsid w:val="002D5D57"/>
    <w:rsid w:val="002D7BAD"/>
    <w:rsid w:val="002E066D"/>
    <w:rsid w:val="002E117B"/>
    <w:rsid w:val="002E2E5E"/>
    <w:rsid w:val="002E35DC"/>
    <w:rsid w:val="002E542B"/>
    <w:rsid w:val="002E596B"/>
    <w:rsid w:val="002E69FA"/>
    <w:rsid w:val="002E7187"/>
    <w:rsid w:val="002F26CD"/>
    <w:rsid w:val="002F3629"/>
    <w:rsid w:val="002F3C1F"/>
    <w:rsid w:val="002F57D1"/>
    <w:rsid w:val="00302E23"/>
    <w:rsid w:val="0030372E"/>
    <w:rsid w:val="00303EFC"/>
    <w:rsid w:val="00304E6F"/>
    <w:rsid w:val="0030509C"/>
    <w:rsid w:val="003051D9"/>
    <w:rsid w:val="00310D6D"/>
    <w:rsid w:val="00311452"/>
    <w:rsid w:val="00311B4A"/>
    <w:rsid w:val="00313507"/>
    <w:rsid w:val="00313E29"/>
    <w:rsid w:val="003158B0"/>
    <w:rsid w:val="003165EC"/>
    <w:rsid w:val="003200BA"/>
    <w:rsid w:val="00320C8A"/>
    <w:rsid w:val="00320DA7"/>
    <w:rsid w:val="0032155C"/>
    <w:rsid w:val="00322394"/>
    <w:rsid w:val="00323A0F"/>
    <w:rsid w:val="00323C85"/>
    <w:rsid w:val="00325098"/>
    <w:rsid w:val="00325958"/>
    <w:rsid w:val="00333DD1"/>
    <w:rsid w:val="00333FE6"/>
    <w:rsid w:val="003377B8"/>
    <w:rsid w:val="00337AE5"/>
    <w:rsid w:val="00337BD6"/>
    <w:rsid w:val="003408C0"/>
    <w:rsid w:val="003440B7"/>
    <w:rsid w:val="00347058"/>
    <w:rsid w:val="00347685"/>
    <w:rsid w:val="00350569"/>
    <w:rsid w:val="00351ADA"/>
    <w:rsid w:val="00351DDB"/>
    <w:rsid w:val="00352127"/>
    <w:rsid w:val="003521DE"/>
    <w:rsid w:val="003563C4"/>
    <w:rsid w:val="003572F9"/>
    <w:rsid w:val="003575A6"/>
    <w:rsid w:val="003600AA"/>
    <w:rsid w:val="0036186E"/>
    <w:rsid w:val="0036388C"/>
    <w:rsid w:val="003706DD"/>
    <w:rsid w:val="00371772"/>
    <w:rsid w:val="00374139"/>
    <w:rsid w:val="00377645"/>
    <w:rsid w:val="00380550"/>
    <w:rsid w:val="00380975"/>
    <w:rsid w:val="00380FC3"/>
    <w:rsid w:val="003810C3"/>
    <w:rsid w:val="00381D9A"/>
    <w:rsid w:val="0038233D"/>
    <w:rsid w:val="003832B4"/>
    <w:rsid w:val="0038383C"/>
    <w:rsid w:val="00386741"/>
    <w:rsid w:val="00390545"/>
    <w:rsid w:val="00392190"/>
    <w:rsid w:val="00393477"/>
    <w:rsid w:val="00395217"/>
    <w:rsid w:val="003A0B8C"/>
    <w:rsid w:val="003A6944"/>
    <w:rsid w:val="003B0D0F"/>
    <w:rsid w:val="003B126F"/>
    <w:rsid w:val="003B3F2A"/>
    <w:rsid w:val="003B49BC"/>
    <w:rsid w:val="003B5F4B"/>
    <w:rsid w:val="003B7637"/>
    <w:rsid w:val="003C0632"/>
    <w:rsid w:val="003C1C82"/>
    <w:rsid w:val="003C5D95"/>
    <w:rsid w:val="003C6DA7"/>
    <w:rsid w:val="003C71A1"/>
    <w:rsid w:val="003D2E84"/>
    <w:rsid w:val="003D3F43"/>
    <w:rsid w:val="003D5098"/>
    <w:rsid w:val="003E22B6"/>
    <w:rsid w:val="003E24C7"/>
    <w:rsid w:val="003E2E07"/>
    <w:rsid w:val="003E390B"/>
    <w:rsid w:val="003E4CA9"/>
    <w:rsid w:val="003F1E83"/>
    <w:rsid w:val="00403373"/>
    <w:rsid w:val="0040420B"/>
    <w:rsid w:val="004057C5"/>
    <w:rsid w:val="00406BE1"/>
    <w:rsid w:val="00410DB0"/>
    <w:rsid w:val="00411401"/>
    <w:rsid w:val="00411723"/>
    <w:rsid w:val="00412A6B"/>
    <w:rsid w:val="00413536"/>
    <w:rsid w:val="004146AD"/>
    <w:rsid w:val="00414E20"/>
    <w:rsid w:val="004162E9"/>
    <w:rsid w:val="00417D89"/>
    <w:rsid w:val="00420526"/>
    <w:rsid w:val="00420D5D"/>
    <w:rsid w:val="004210C9"/>
    <w:rsid w:val="00424380"/>
    <w:rsid w:val="00426D98"/>
    <w:rsid w:val="00427074"/>
    <w:rsid w:val="00437540"/>
    <w:rsid w:val="00441027"/>
    <w:rsid w:val="0044172B"/>
    <w:rsid w:val="00442166"/>
    <w:rsid w:val="004428BF"/>
    <w:rsid w:val="0044424F"/>
    <w:rsid w:val="00446716"/>
    <w:rsid w:val="004473FE"/>
    <w:rsid w:val="00451115"/>
    <w:rsid w:val="00452335"/>
    <w:rsid w:val="00453D68"/>
    <w:rsid w:val="00454D05"/>
    <w:rsid w:val="00455E54"/>
    <w:rsid w:val="00456368"/>
    <w:rsid w:val="00461CAA"/>
    <w:rsid w:val="00461FF2"/>
    <w:rsid w:val="00465B8A"/>
    <w:rsid w:val="00466E57"/>
    <w:rsid w:val="00466E6D"/>
    <w:rsid w:val="00467A83"/>
    <w:rsid w:val="00467B76"/>
    <w:rsid w:val="00472111"/>
    <w:rsid w:val="00473337"/>
    <w:rsid w:val="004742E1"/>
    <w:rsid w:val="0048197F"/>
    <w:rsid w:val="00481DA5"/>
    <w:rsid w:val="00485705"/>
    <w:rsid w:val="00486D45"/>
    <w:rsid w:val="0048751C"/>
    <w:rsid w:val="004876E5"/>
    <w:rsid w:val="00493863"/>
    <w:rsid w:val="00494831"/>
    <w:rsid w:val="00494A94"/>
    <w:rsid w:val="00494D11"/>
    <w:rsid w:val="00494EBA"/>
    <w:rsid w:val="00497308"/>
    <w:rsid w:val="004A1A10"/>
    <w:rsid w:val="004A417D"/>
    <w:rsid w:val="004A5A10"/>
    <w:rsid w:val="004A6A45"/>
    <w:rsid w:val="004A6C50"/>
    <w:rsid w:val="004A6D3D"/>
    <w:rsid w:val="004A7A2A"/>
    <w:rsid w:val="004B3314"/>
    <w:rsid w:val="004B585E"/>
    <w:rsid w:val="004C2C45"/>
    <w:rsid w:val="004C2FF3"/>
    <w:rsid w:val="004C4334"/>
    <w:rsid w:val="004C5F6B"/>
    <w:rsid w:val="004C61BE"/>
    <w:rsid w:val="004C7160"/>
    <w:rsid w:val="004D0553"/>
    <w:rsid w:val="004D152E"/>
    <w:rsid w:val="004D3412"/>
    <w:rsid w:val="004D4EC8"/>
    <w:rsid w:val="004D639B"/>
    <w:rsid w:val="004D6553"/>
    <w:rsid w:val="004D69EE"/>
    <w:rsid w:val="004E1AD5"/>
    <w:rsid w:val="004E1C6A"/>
    <w:rsid w:val="004E2477"/>
    <w:rsid w:val="004E2FE8"/>
    <w:rsid w:val="004E3AE5"/>
    <w:rsid w:val="004F03C0"/>
    <w:rsid w:val="004F0B3E"/>
    <w:rsid w:val="004F20D6"/>
    <w:rsid w:val="004F23B1"/>
    <w:rsid w:val="004F3AF4"/>
    <w:rsid w:val="004F56B6"/>
    <w:rsid w:val="004F5780"/>
    <w:rsid w:val="004F57CB"/>
    <w:rsid w:val="004F64CD"/>
    <w:rsid w:val="00501527"/>
    <w:rsid w:val="00502989"/>
    <w:rsid w:val="005067E0"/>
    <w:rsid w:val="00507A35"/>
    <w:rsid w:val="005106C6"/>
    <w:rsid w:val="0051085D"/>
    <w:rsid w:val="00515197"/>
    <w:rsid w:val="00515964"/>
    <w:rsid w:val="00515EB7"/>
    <w:rsid w:val="00520BB7"/>
    <w:rsid w:val="00520DA5"/>
    <w:rsid w:val="00522829"/>
    <w:rsid w:val="005245C0"/>
    <w:rsid w:val="00524BC2"/>
    <w:rsid w:val="00525875"/>
    <w:rsid w:val="0052711C"/>
    <w:rsid w:val="0053218F"/>
    <w:rsid w:val="0053290D"/>
    <w:rsid w:val="005336A7"/>
    <w:rsid w:val="00534FD1"/>
    <w:rsid w:val="00536EF3"/>
    <w:rsid w:val="00542335"/>
    <w:rsid w:val="0054583E"/>
    <w:rsid w:val="00546B92"/>
    <w:rsid w:val="00550003"/>
    <w:rsid w:val="005509AA"/>
    <w:rsid w:val="005532EE"/>
    <w:rsid w:val="0055343B"/>
    <w:rsid w:val="00556766"/>
    <w:rsid w:val="00556EDF"/>
    <w:rsid w:val="00556FD9"/>
    <w:rsid w:val="00557576"/>
    <w:rsid w:val="00560001"/>
    <w:rsid w:val="00562B8D"/>
    <w:rsid w:val="0056511E"/>
    <w:rsid w:val="00565209"/>
    <w:rsid w:val="00576813"/>
    <w:rsid w:val="005772D0"/>
    <w:rsid w:val="00583A9C"/>
    <w:rsid w:val="0058414F"/>
    <w:rsid w:val="005870A9"/>
    <w:rsid w:val="005876BA"/>
    <w:rsid w:val="005942C9"/>
    <w:rsid w:val="00595204"/>
    <w:rsid w:val="00596708"/>
    <w:rsid w:val="00596E7D"/>
    <w:rsid w:val="0059716A"/>
    <w:rsid w:val="005A0861"/>
    <w:rsid w:val="005A17D1"/>
    <w:rsid w:val="005A20AA"/>
    <w:rsid w:val="005A4553"/>
    <w:rsid w:val="005A4735"/>
    <w:rsid w:val="005A676C"/>
    <w:rsid w:val="005A68BF"/>
    <w:rsid w:val="005B3201"/>
    <w:rsid w:val="005B58BC"/>
    <w:rsid w:val="005B6ABB"/>
    <w:rsid w:val="005C1543"/>
    <w:rsid w:val="005C178F"/>
    <w:rsid w:val="005C1F17"/>
    <w:rsid w:val="005C4621"/>
    <w:rsid w:val="005C6DC0"/>
    <w:rsid w:val="005C7034"/>
    <w:rsid w:val="005C7AF4"/>
    <w:rsid w:val="005D4F70"/>
    <w:rsid w:val="005D62E8"/>
    <w:rsid w:val="005D7329"/>
    <w:rsid w:val="005E0B89"/>
    <w:rsid w:val="005E0C8F"/>
    <w:rsid w:val="005E3F27"/>
    <w:rsid w:val="005E6802"/>
    <w:rsid w:val="005E7480"/>
    <w:rsid w:val="005E7C05"/>
    <w:rsid w:val="005F318A"/>
    <w:rsid w:val="005F3A6B"/>
    <w:rsid w:val="00601267"/>
    <w:rsid w:val="00601BC0"/>
    <w:rsid w:val="006022EC"/>
    <w:rsid w:val="00603CE5"/>
    <w:rsid w:val="006124B8"/>
    <w:rsid w:val="006145AF"/>
    <w:rsid w:val="0061507D"/>
    <w:rsid w:val="00622712"/>
    <w:rsid w:val="00623B94"/>
    <w:rsid w:val="006240ED"/>
    <w:rsid w:val="0062521A"/>
    <w:rsid w:val="00625775"/>
    <w:rsid w:val="00626221"/>
    <w:rsid w:val="00630FEC"/>
    <w:rsid w:val="0063189F"/>
    <w:rsid w:val="00633A3C"/>
    <w:rsid w:val="00633F8D"/>
    <w:rsid w:val="006345DB"/>
    <w:rsid w:val="006352B0"/>
    <w:rsid w:val="00637759"/>
    <w:rsid w:val="00637D91"/>
    <w:rsid w:val="00641ABF"/>
    <w:rsid w:val="00642292"/>
    <w:rsid w:val="00645BD4"/>
    <w:rsid w:val="00645F74"/>
    <w:rsid w:val="00647247"/>
    <w:rsid w:val="00647999"/>
    <w:rsid w:val="00650416"/>
    <w:rsid w:val="00651D17"/>
    <w:rsid w:val="006549DA"/>
    <w:rsid w:val="00656890"/>
    <w:rsid w:val="00657D30"/>
    <w:rsid w:val="00663A22"/>
    <w:rsid w:val="00663A79"/>
    <w:rsid w:val="0066444B"/>
    <w:rsid w:val="006740C2"/>
    <w:rsid w:val="006772CA"/>
    <w:rsid w:val="00677784"/>
    <w:rsid w:val="00680185"/>
    <w:rsid w:val="00681D1A"/>
    <w:rsid w:val="00686582"/>
    <w:rsid w:val="00686BCB"/>
    <w:rsid w:val="00687205"/>
    <w:rsid w:val="00690917"/>
    <w:rsid w:val="0069595A"/>
    <w:rsid w:val="0069728B"/>
    <w:rsid w:val="006A0138"/>
    <w:rsid w:val="006A4B55"/>
    <w:rsid w:val="006A4C13"/>
    <w:rsid w:val="006A55B4"/>
    <w:rsid w:val="006A7A60"/>
    <w:rsid w:val="006B0850"/>
    <w:rsid w:val="006B3940"/>
    <w:rsid w:val="006B5D4A"/>
    <w:rsid w:val="006B5DE6"/>
    <w:rsid w:val="006B6172"/>
    <w:rsid w:val="006B6F35"/>
    <w:rsid w:val="006C023A"/>
    <w:rsid w:val="006C0E35"/>
    <w:rsid w:val="006C209C"/>
    <w:rsid w:val="006C485B"/>
    <w:rsid w:val="006D7825"/>
    <w:rsid w:val="006D79CE"/>
    <w:rsid w:val="006E283F"/>
    <w:rsid w:val="006E473E"/>
    <w:rsid w:val="006E57B3"/>
    <w:rsid w:val="006E6846"/>
    <w:rsid w:val="006E7253"/>
    <w:rsid w:val="006F09FA"/>
    <w:rsid w:val="006F0B62"/>
    <w:rsid w:val="006F1C3D"/>
    <w:rsid w:val="006F1DF9"/>
    <w:rsid w:val="006F533D"/>
    <w:rsid w:val="006F6196"/>
    <w:rsid w:val="00703B6C"/>
    <w:rsid w:val="00707DE5"/>
    <w:rsid w:val="0071222A"/>
    <w:rsid w:val="00713EBF"/>
    <w:rsid w:val="007167E8"/>
    <w:rsid w:val="00717DDC"/>
    <w:rsid w:val="007216AD"/>
    <w:rsid w:val="00722F03"/>
    <w:rsid w:val="00722FD9"/>
    <w:rsid w:val="00727BA7"/>
    <w:rsid w:val="00730098"/>
    <w:rsid w:val="00731A39"/>
    <w:rsid w:val="00731A75"/>
    <w:rsid w:val="00734E3F"/>
    <w:rsid w:val="00735110"/>
    <w:rsid w:val="00735DB6"/>
    <w:rsid w:val="00736148"/>
    <w:rsid w:val="007401A6"/>
    <w:rsid w:val="00741598"/>
    <w:rsid w:val="0074224B"/>
    <w:rsid w:val="00746592"/>
    <w:rsid w:val="00751180"/>
    <w:rsid w:val="0075258D"/>
    <w:rsid w:val="00755A28"/>
    <w:rsid w:val="00756F69"/>
    <w:rsid w:val="00757C2B"/>
    <w:rsid w:val="00761CF9"/>
    <w:rsid w:val="00762844"/>
    <w:rsid w:val="00762E1B"/>
    <w:rsid w:val="0076329E"/>
    <w:rsid w:val="00763532"/>
    <w:rsid w:val="00764846"/>
    <w:rsid w:val="00765A46"/>
    <w:rsid w:val="00766F22"/>
    <w:rsid w:val="007758E2"/>
    <w:rsid w:val="00776784"/>
    <w:rsid w:val="00776B0B"/>
    <w:rsid w:val="00781B2F"/>
    <w:rsid w:val="007824FA"/>
    <w:rsid w:val="0078444D"/>
    <w:rsid w:val="00784868"/>
    <w:rsid w:val="00790DBB"/>
    <w:rsid w:val="00795466"/>
    <w:rsid w:val="0079606F"/>
    <w:rsid w:val="007970EE"/>
    <w:rsid w:val="007A0F15"/>
    <w:rsid w:val="007A43A7"/>
    <w:rsid w:val="007A521B"/>
    <w:rsid w:val="007A7341"/>
    <w:rsid w:val="007A79A5"/>
    <w:rsid w:val="007B014F"/>
    <w:rsid w:val="007B32C7"/>
    <w:rsid w:val="007B5326"/>
    <w:rsid w:val="007B6ECC"/>
    <w:rsid w:val="007C1CF7"/>
    <w:rsid w:val="007C2BA6"/>
    <w:rsid w:val="007C7042"/>
    <w:rsid w:val="007C76AE"/>
    <w:rsid w:val="007D0272"/>
    <w:rsid w:val="007D0E99"/>
    <w:rsid w:val="007D19FE"/>
    <w:rsid w:val="007D24CA"/>
    <w:rsid w:val="007D7877"/>
    <w:rsid w:val="007E19E4"/>
    <w:rsid w:val="007E44F7"/>
    <w:rsid w:val="007E55FA"/>
    <w:rsid w:val="007F6E69"/>
    <w:rsid w:val="007F7510"/>
    <w:rsid w:val="0080088D"/>
    <w:rsid w:val="00800A64"/>
    <w:rsid w:val="00801BE8"/>
    <w:rsid w:val="00802A18"/>
    <w:rsid w:val="00802C6E"/>
    <w:rsid w:val="008070B0"/>
    <w:rsid w:val="00810005"/>
    <w:rsid w:val="008113EA"/>
    <w:rsid w:val="00813058"/>
    <w:rsid w:val="008140ED"/>
    <w:rsid w:val="0081526D"/>
    <w:rsid w:val="00815E0F"/>
    <w:rsid w:val="008167B2"/>
    <w:rsid w:val="00816D8C"/>
    <w:rsid w:val="00821740"/>
    <w:rsid w:val="00821AE4"/>
    <w:rsid w:val="00824F78"/>
    <w:rsid w:val="008252D9"/>
    <w:rsid w:val="00825A8F"/>
    <w:rsid w:val="00827494"/>
    <w:rsid w:val="008275CB"/>
    <w:rsid w:val="00833408"/>
    <w:rsid w:val="00834C1C"/>
    <w:rsid w:val="00835DCD"/>
    <w:rsid w:val="00836305"/>
    <w:rsid w:val="008400C1"/>
    <w:rsid w:val="00841288"/>
    <w:rsid w:val="00843C7C"/>
    <w:rsid w:val="00844636"/>
    <w:rsid w:val="00845CFE"/>
    <w:rsid w:val="00846D80"/>
    <w:rsid w:val="00847593"/>
    <w:rsid w:val="00847D40"/>
    <w:rsid w:val="008506AA"/>
    <w:rsid w:val="00851207"/>
    <w:rsid w:val="0085226B"/>
    <w:rsid w:val="00855CB6"/>
    <w:rsid w:val="00855EF8"/>
    <w:rsid w:val="008569F5"/>
    <w:rsid w:val="00856DD9"/>
    <w:rsid w:val="008607EF"/>
    <w:rsid w:val="008608A5"/>
    <w:rsid w:val="00862BEB"/>
    <w:rsid w:val="00863AE1"/>
    <w:rsid w:val="00870A26"/>
    <w:rsid w:val="0087423F"/>
    <w:rsid w:val="00876B2D"/>
    <w:rsid w:val="00877151"/>
    <w:rsid w:val="008810F1"/>
    <w:rsid w:val="008836AB"/>
    <w:rsid w:val="00884C7F"/>
    <w:rsid w:val="008860A8"/>
    <w:rsid w:val="008876B0"/>
    <w:rsid w:val="00895ACB"/>
    <w:rsid w:val="00896C9A"/>
    <w:rsid w:val="00896FCA"/>
    <w:rsid w:val="008A0ED4"/>
    <w:rsid w:val="008A1110"/>
    <w:rsid w:val="008A5320"/>
    <w:rsid w:val="008A6A5E"/>
    <w:rsid w:val="008A7F27"/>
    <w:rsid w:val="008B0411"/>
    <w:rsid w:val="008B3012"/>
    <w:rsid w:val="008B47E5"/>
    <w:rsid w:val="008B59A7"/>
    <w:rsid w:val="008C22FB"/>
    <w:rsid w:val="008C278E"/>
    <w:rsid w:val="008C3B87"/>
    <w:rsid w:val="008C3D27"/>
    <w:rsid w:val="008C6437"/>
    <w:rsid w:val="008C6F6C"/>
    <w:rsid w:val="008C7543"/>
    <w:rsid w:val="008D49EA"/>
    <w:rsid w:val="008D5DEC"/>
    <w:rsid w:val="008D7430"/>
    <w:rsid w:val="008D79C8"/>
    <w:rsid w:val="008D7DCD"/>
    <w:rsid w:val="008E15DE"/>
    <w:rsid w:val="008E2359"/>
    <w:rsid w:val="008E3D16"/>
    <w:rsid w:val="008E5A26"/>
    <w:rsid w:val="008E6C75"/>
    <w:rsid w:val="008E6E8C"/>
    <w:rsid w:val="008F2B60"/>
    <w:rsid w:val="008F5268"/>
    <w:rsid w:val="008F56A7"/>
    <w:rsid w:val="008F7448"/>
    <w:rsid w:val="008F7643"/>
    <w:rsid w:val="00905436"/>
    <w:rsid w:val="009059F5"/>
    <w:rsid w:val="009062A0"/>
    <w:rsid w:val="0090716C"/>
    <w:rsid w:val="00911858"/>
    <w:rsid w:val="009119FF"/>
    <w:rsid w:val="009129AC"/>
    <w:rsid w:val="00913AEA"/>
    <w:rsid w:val="0091412F"/>
    <w:rsid w:val="00914B35"/>
    <w:rsid w:val="00915557"/>
    <w:rsid w:val="00915E61"/>
    <w:rsid w:val="0091763C"/>
    <w:rsid w:val="009233F4"/>
    <w:rsid w:val="00924768"/>
    <w:rsid w:val="009248D2"/>
    <w:rsid w:val="009362AB"/>
    <w:rsid w:val="00936927"/>
    <w:rsid w:val="00937C2E"/>
    <w:rsid w:val="00944AC5"/>
    <w:rsid w:val="00945497"/>
    <w:rsid w:val="00945E7D"/>
    <w:rsid w:val="00947BC4"/>
    <w:rsid w:val="00947EA6"/>
    <w:rsid w:val="00950D9D"/>
    <w:rsid w:val="00950EB2"/>
    <w:rsid w:val="009525FA"/>
    <w:rsid w:val="009545CF"/>
    <w:rsid w:val="00954627"/>
    <w:rsid w:val="00955F48"/>
    <w:rsid w:val="00956CE3"/>
    <w:rsid w:val="00956D54"/>
    <w:rsid w:val="00960895"/>
    <w:rsid w:val="00964E4A"/>
    <w:rsid w:val="009669F9"/>
    <w:rsid w:val="00971C72"/>
    <w:rsid w:val="009733D6"/>
    <w:rsid w:val="00974CF9"/>
    <w:rsid w:val="00975574"/>
    <w:rsid w:val="009772B7"/>
    <w:rsid w:val="00981A4F"/>
    <w:rsid w:val="00981B67"/>
    <w:rsid w:val="00983A8D"/>
    <w:rsid w:val="009843F2"/>
    <w:rsid w:val="00985516"/>
    <w:rsid w:val="009867C1"/>
    <w:rsid w:val="00987877"/>
    <w:rsid w:val="0099102A"/>
    <w:rsid w:val="00995498"/>
    <w:rsid w:val="009A1967"/>
    <w:rsid w:val="009A3698"/>
    <w:rsid w:val="009A4029"/>
    <w:rsid w:val="009A4098"/>
    <w:rsid w:val="009A7B2E"/>
    <w:rsid w:val="009B05BB"/>
    <w:rsid w:val="009B0FE1"/>
    <w:rsid w:val="009B2195"/>
    <w:rsid w:val="009B4FF3"/>
    <w:rsid w:val="009B705B"/>
    <w:rsid w:val="009B78D1"/>
    <w:rsid w:val="009C0465"/>
    <w:rsid w:val="009C0C48"/>
    <w:rsid w:val="009C3016"/>
    <w:rsid w:val="009C330C"/>
    <w:rsid w:val="009C3D63"/>
    <w:rsid w:val="009C628D"/>
    <w:rsid w:val="009D0D65"/>
    <w:rsid w:val="009D0DB2"/>
    <w:rsid w:val="009D3F8D"/>
    <w:rsid w:val="009D44A0"/>
    <w:rsid w:val="009D61EB"/>
    <w:rsid w:val="009D6DCA"/>
    <w:rsid w:val="009D7E9E"/>
    <w:rsid w:val="009D7F7B"/>
    <w:rsid w:val="009E136E"/>
    <w:rsid w:val="009E2DB0"/>
    <w:rsid w:val="009E3351"/>
    <w:rsid w:val="009E55AC"/>
    <w:rsid w:val="009E68C8"/>
    <w:rsid w:val="009F15E0"/>
    <w:rsid w:val="009F3F8B"/>
    <w:rsid w:val="009F51D0"/>
    <w:rsid w:val="009F5AB9"/>
    <w:rsid w:val="009F7807"/>
    <w:rsid w:val="00A00081"/>
    <w:rsid w:val="00A03920"/>
    <w:rsid w:val="00A044A4"/>
    <w:rsid w:val="00A06030"/>
    <w:rsid w:val="00A07F7F"/>
    <w:rsid w:val="00A105BC"/>
    <w:rsid w:val="00A11EF8"/>
    <w:rsid w:val="00A13D37"/>
    <w:rsid w:val="00A15945"/>
    <w:rsid w:val="00A16A94"/>
    <w:rsid w:val="00A2379B"/>
    <w:rsid w:val="00A278FB"/>
    <w:rsid w:val="00A27E04"/>
    <w:rsid w:val="00A33151"/>
    <w:rsid w:val="00A34B3C"/>
    <w:rsid w:val="00A36637"/>
    <w:rsid w:val="00A366FD"/>
    <w:rsid w:val="00A36CE1"/>
    <w:rsid w:val="00A404DD"/>
    <w:rsid w:val="00A45903"/>
    <w:rsid w:val="00A5508C"/>
    <w:rsid w:val="00A569D2"/>
    <w:rsid w:val="00A575B1"/>
    <w:rsid w:val="00A5796F"/>
    <w:rsid w:val="00A63430"/>
    <w:rsid w:val="00A64723"/>
    <w:rsid w:val="00A64E18"/>
    <w:rsid w:val="00A67048"/>
    <w:rsid w:val="00A710E0"/>
    <w:rsid w:val="00A71DC0"/>
    <w:rsid w:val="00A71F43"/>
    <w:rsid w:val="00A720A0"/>
    <w:rsid w:val="00A73480"/>
    <w:rsid w:val="00A735CF"/>
    <w:rsid w:val="00A7420C"/>
    <w:rsid w:val="00A84CC2"/>
    <w:rsid w:val="00A85B00"/>
    <w:rsid w:val="00A866F2"/>
    <w:rsid w:val="00A8751F"/>
    <w:rsid w:val="00A87FBE"/>
    <w:rsid w:val="00A9018A"/>
    <w:rsid w:val="00A91096"/>
    <w:rsid w:val="00A9608A"/>
    <w:rsid w:val="00A96DF5"/>
    <w:rsid w:val="00AA0420"/>
    <w:rsid w:val="00AA21AF"/>
    <w:rsid w:val="00AA3535"/>
    <w:rsid w:val="00AB0E5A"/>
    <w:rsid w:val="00AB17D4"/>
    <w:rsid w:val="00AB3BA3"/>
    <w:rsid w:val="00AB59F3"/>
    <w:rsid w:val="00AB629C"/>
    <w:rsid w:val="00AB65E5"/>
    <w:rsid w:val="00AB7E6F"/>
    <w:rsid w:val="00AC09C1"/>
    <w:rsid w:val="00AC0E98"/>
    <w:rsid w:val="00AC1ADE"/>
    <w:rsid w:val="00AC473E"/>
    <w:rsid w:val="00AD00F0"/>
    <w:rsid w:val="00AD4754"/>
    <w:rsid w:val="00AD4BBA"/>
    <w:rsid w:val="00AD6A8B"/>
    <w:rsid w:val="00AE00E7"/>
    <w:rsid w:val="00AE3357"/>
    <w:rsid w:val="00AE3C82"/>
    <w:rsid w:val="00AE5929"/>
    <w:rsid w:val="00AE5ACF"/>
    <w:rsid w:val="00AE5E1C"/>
    <w:rsid w:val="00AE742E"/>
    <w:rsid w:val="00AF1989"/>
    <w:rsid w:val="00AF4FA3"/>
    <w:rsid w:val="00B0335A"/>
    <w:rsid w:val="00B05E64"/>
    <w:rsid w:val="00B06742"/>
    <w:rsid w:val="00B07E1C"/>
    <w:rsid w:val="00B12298"/>
    <w:rsid w:val="00B14F79"/>
    <w:rsid w:val="00B1585B"/>
    <w:rsid w:val="00B16D0D"/>
    <w:rsid w:val="00B17504"/>
    <w:rsid w:val="00B17520"/>
    <w:rsid w:val="00B20330"/>
    <w:rsid w:val="00B24A3D"/>
    <w:rsid w:val="00B27407"/>
    <w:rsid w:val="00B2793C"/>
    <w:rsid w:val="00B302B7"/>
    <w:rsid w:val="00B337C5"/>
    <w:rsid w:val="00B350D8"/>
    <w:rsid w:val="00B357FC"/>
    <w:rsid w:val="00B37746"/>
    <w:rsid w:val="00B37F2A"/>
    <w:rsid w:val="00B400F8"/>
    <w:rsid w:val="00B432D3"/>
    <w:rsid w:val="00B43D42"/>
    <w:rsid w:val="00B45EF2"/>
    <w:rsid w:val="00B472E8"/>
    <w:rsid w:val="00B47928"/>
    <w:rsid w:val="00B50587"/>
    <w:rsid w:val="00B561C8"/>
    <w:rsid w:val="00B567BD"/>
    <w:rsid w:val="00B5759A"/>
    <w:rsid w:val="00B57C13"/>
    <w:rsid w:val="00B622EA"/>
    <w:rsid w:val="00B62AC0"/>
    <w:rsid w:val="00B65342"/>
    <w:rsid w:val="00B675E8"/>
    <w:rsid w:val="00B67F2D"/>
    <w:rsid w:val="00B71269"/>
    <w:rsid w:val="00B729F4"/>
    <w:rsid w:val="00B72A4F"/>
    <w:rsid w:val="00B758F7"/>
    <w:rsid w:val="00B77B78"/>
    <w:rsid w:val="00B81141"/>
    <w:rsid w:val="00B8285B"/>
    <w:rsid w:val="00B87919"/>
    <w:rsid w:val="00B91783"/>
    <w:rsid w:val="00B930B6"/>
    <w:rsid w:val="00B944DB"/>
    <w:rsid w:val="00B94866"/>
    <w:rsid w:val="00B9551F"/>
    <w:rsid w:val="00B95679"/>
    <w:rsid w:val="00B956A6"/>
    <w:rsid w:val="00B9739E"/>
    <w:rsid w:val="00BA04A7"/>
    <w:rsid w:val="00BA1062"/>
    <w:rsid w:val="00BA1A4C"/>
    <w:rsid w:val="00BA5BA4"/>
    <w:rsid w:val="00BA6E4F"/>
    <w:rsid w:val="00BB313A"/>
    <w:rsid w:val="00BB47DC"/>
    <w:rsid w:val="00BB4819"/>
    <w:rsid w:val="00BB5592"/>
    <w:rsid w:val="00BB61AA"/>
    <w:rsid w:val="00BC08F6"/>
    <w:rsid w:val="00BC47E4"/>
    <w:rsid w:val="00BC4A82"/>
    <w:rsid w:val="00BC4C0C"/>
    <w:rsid w:val="00BC57CA"/>
    <w:rsid w:val="00BD09A2"/>
    <w:rsid w:val="00BD0AE9"/>
    <w:rsid w:val="00BD1D19"/>
    <w:rsid w:val="00BD61A7"/>
    <w:rsid w:val="00BD6984"/>
    <w:rsid w:val="00BE07B0"/>
    <w:rsid w:val="00BE24F8"/>
    <w:rsid w:val="00BE3B2B"/>
    <w:rsid w:val="00BE42C8"/>
    <w:rsid w:val="00BE445D"/>
    <w:rsid w:val="00BE7202"/>
    <w:rsid w:val="00BE79AC"/>
    <w:rsid w:val="00BF01D3"/>
    <w:rsid w:val="00BF0951"/>
    <w:rsid w:val="00BF12D2"/>
    <w:rsid w:val="00BF2AF1"/>
    <w:rsid w:val="00BF2B45"/>
    <w:rsid w:val="00BF49F5"/>
    <w:rsid w:val="00BF6844"/>
    <w:rsid w:val="00C01C8E"/>
    <w:rsid w:val="00C03424"/>
    <w:rsid w:val="00C0588C"/>
    <w:rsid w:val="00C07778"/>
    <w:rsid w:val="00C07E27"/>
    <w:rsid w:val="00C129B2"/>
    <w:rsid w:val="00C130F9"/>
    <w:rsid w:val="00C20579"/>
    <w:rsid w:val="00C209CB"/>
    <w:rsid w:val="00C20FC9"/>
    <w:rsid w:val="00C21F0F"/>
    <w:rsid w:val="00C226FB"/>
    <w:rsid w:val="00C24EB2"/>
    <w:rsid w:val="00C27046"/>
    <w:rsid w:val="00C27D3B"/>
    <w:rsid w:val="00C30410"/>
    <w:rsid w:val="00C3185E"/>
    <w:rsid w:val="00C32E82"/>
    <w:rsid w:val="00C345BF"/>
    <w:rsid w:val="00C34CE9"/>
    <w:rsid w:val="00C34D84"/>
    <w:rsid w:val="00C41495"/>
    <w:rsid w:val="00C4188D"/>
    <w:rsid w:val="00C42430"/>
    <w:rsid w:val="00C42CEB"/>
    <w:rsid w:val="00C43A89"/>
    <w:rsid w:val="00C45706"/>
    <w:rsid w:val="00C47E3B"/>
    <w:rsid w:val="00C504B8"/>
    <w:rsid w:val="00C50E61"/>
    <w:rsid w:val="00C51FD8"/>
    <w:rsid w:val="00C52276"/>
    <w:rsid w:val="00C52315"/>
    <w:rsid w:val="00C52E85"/>
    <w:rsid w:val="00C54494"/>
    <w:rsid w:val="00C54B35"/>
    <w:rsid w:val="00C56048"/>
    <w:rsid w:val="00C56E6F"/>
    <w:rsid w:val="00C6226D"/>
    <w:rsid w:val="00C64CC7"/>
    <w:rsid w:val="00C700E5"/>
    <w:rsid w:val="00C71559"/>
    <w:rsid w:val="00C7249B"/>
    <w:rsid w:val="00C733A6"/>
    <w:rsid w:val="00C80D5D"/>
    <w:rsid w:val="00C81F8F"/>
    <w:rsid w:val="00C829E5"/>
    <w:rsid w:val="00C87DA7"/>
    <w:rsid w:val="00C90B33"/>
    <w:rsid w:val="00C9117D"/>
    <w:rsid w:val="00C93DE3"/>
    <w:rsid w:val="00C94C5A"/>
    <w:rsid w:val="00C95663"/>
    <w:rsid w:val="00C95E2D"/>
    <w:rsid w:val="00CA1D34"/>
    <w:rsid w:val="00CA3B11"/>
    <w:rsid w:val="00CA4B84"/>
    <w:rsid w:val="00CA6E76"/>
    <w:rsid w:val="00CA77CF"/>
    <w:rsid w:val="00CA7B89"/>
    <w:rsid w:val="00CB038A"/>
    <w:rsid w:val="00CB13AD"/>
    <w:rsid w:val="00CB251B"/>
    <w:rsid w:val="00CB2865"/>
    <w:rsid w:val="00CC21DA"/>
    <w:rsid w:val="00CC3124"/>
    <w:rsid w:val="00CC49BA"/>
    <w:rsid w:val="00CC5347"/>
    <w:rsid w:val="00CC6E53"/>
    <w:rsid w:val="00CD29CD"/>
    <w:rsid w:val="00CD47BA"/>
    <w:rsid w:val="00CD4C0D"/>
    <w:rsid w:val="00CE2237"/>
    <w:rsid w:val="00CE2754"/>
    <w:rsid w:val="00CE2F5E"/>
    <w:rsid w:val="00CE3A47"/>
    <w:rsid w:val="00CE6F22"/>
    <w:rsid w:val="00CE77B6"/>
    <w:rsid w:val="00CE7CE6"/>
    <w:rsid w:val="00CF3EAB"/>
    <w:rsid w:val="00CF5978"/>
    <w:rsid w:val="00CF6760"/>
    <w:rsid w:val="00CF74AE"/>
    <w:rsid w:val="00D037B2"/>
    <w:rsid w:val="00D04644"/>
    <w:rsid w:val="00D174FE"/>
    <w:rsid w:val="00D17630"/>
    <w:rsid w:val="00D217C1"/>
    <w:rsid w:val="00D2704C"/>
    <w:rsid w:val="00D27312"/>
    <w:rsid w:val="00D30C45"/>
    <w:rsid w:val="00D35F60"/>
    <w:rsid w:val="00D3756C"/>
    <w:rsid w:val="00D411CF"/>
    <w:rsid w:val="00D444A4"/>
    <w:rsid w:val="00D46E03"/>
    <w:rsid w:val="00D47CA4"/>
    <w:rsid w:val="00D507CF"/>
    <w:rsid w:val="00D50DA1"/>
    <w:rsid w:val="00D51076"/>
    <w:rsid w:val="00D52184"/>
    <w:rsid w:val="00D55E12"/>
    <w:rsid w:val="00D5692D"/>
    <w:rsid w:val="00D577C0"/>
    <w:rsid w:val="00D61823"/>
    <w:rsid w:val="00D61D57"/>
    <w:rsid w:val="00D62833"/>
    <w:rsid w:val="00D62856"/>
    <w:rsid w:val="00D631F2"/>
    <w:rsid w:val="00D634E6"/>
    <w:rsid w:val="00D66DA8"/>
    <w:rsid w:val="00D73456"/>
    <w:rsid w:val="00D74253"/>
    <w:rsid w:val="00D74DE0"/>
    <w:rsid w:val="00D74E69"/>
    <w:rsid w:val="00D7599D"/>
    <w:rsid w:val="00D75AC9"/>
    <w:rsid w:val="00D76970"/>
    <w:rsid w:val="00D82B3B"/>
    <w:rsid w:val="00D85AAC"/>
    <w:rsid w:val="00D87415"/>
    <w:rsid w:val="00D87798"/>
    <w:rsid w:val="00D92A22"/>
    <w:rsid w:val="00D93DE6"/>
    <w:rsid w:val="00D9565E"/>
    <w:rsid w:val="00D958E0"/>
    <w:rsid w:val="00D9611E"/>
    <w:rsid w:val="00D96434"/>
    <w:rsid w:val="00DA0CF3"/>
    <w:rsid w:val="00DA108D"/>
    <w:rsid w:val="00DA19C8"/>
    <w:rsid w:val="00DA37C8"/>
    <w:rsid w:val="00DA692D"/>
    <w:rsid w:val="00DB134C"/>
    <w:rsid w:val="00DB34E0"/>
    <w:rsid w:val="00DB4CB2"/>
    <w:rsid w:val="00DB501E"/>
    <w:rsid w:val="00DB6FAE"/>
    <w:rsid w:val="00DB7BCF"/>
    <w:rsid w:val="00DC00D8"/>
    <w:rsid w:val="00DC0BF5"/>
    <w:rsid w:val="00DC1B25"/>
    <w:rsid w:val="00DC1F08"/>
    <w:rsid w:val="00DC5D23"/>
    <w:rsid w:val="00DC5D2D"/>
    <w:rsid w:val="00DC657D"/>
    <w:rsid w:val="00DC69E9"/>
    <w:rsid w:val="00DD0D2A"/>
    <w:rsid w:val="00DD4AED"/>
    <w:rsid w:val="00DD51BC"/>
    <w:rsid w:val="00DD75C4"/>
    <w:rsid w:val="00DE0270"/>
    <w:rsid w:val="00DE0A0B"/>
    <w:rsid w:val="00DE586D"/>
    <w:rsid w:val="00DE7E2F"/>
    <w:rsid w:val="00DF0E25"/>
    <w:rsid w:val="00DF2145"/>
    <w:rsid w:val="00DF3673"/>
    <w:rsid w:val="00DF3D59"/>
    <w:rsid w:val="00DF3F18"/>
    <w:rsid w:val="00DF3F92"/>
    <w:rsid w:val="00DF4725"/>
    <w:rsid w:val="00DF4876"/>
    <w:rsid w:val="00DF671B"/>
    <w:rsid w:val="00E02A53"/>
    <w:rsid w:val="00E0504D"/>
    <w:rsid w:val="00E06E26"/>
    <w:rsid w:val="00E078FF"/>
    <w:rsid w:val="00E15820"/>
    <w:rsid w:val="00E16F64"/>
    <w:rsid w:val="00E17795"/>
    <w:rsid w:val="00E17C68"/>
    <w:rsid w:val="00E17D2C"/>
    <w:rsid w:val="00E21C89"/>
    <w:rsid w:val="00E21FBF"/>
    <w:rsid w:val="00E26C95"/>
    <w:rsid w:val="00E30F5B"/>
    <w:rsid w:val="00E324D5"/>
    <w:rsid w:val="00E327A5"/>
    <w:rsid w:val="00E33CBB"/>
    <w:rsid w:val="00E34DC7"/>
    <w:rsid w:val="00E35B02"/>
    <w:rsid w:val="00E3630F"/>
    <w:rsid w:val="00E3642D"/>
    <w:rsid w:val="00E36FC1"/>
    <w:rsid w:val="00E40ACA"/>
    <w:rsid w:val="00E43B76"/>
    <w:rsid w:val="00E446CD"/>
    <w:rsid w:val="00E51641"/>
    <w:rsid w:val="00E51C4E"/>
    <w:rsid w:val="00E523AB"/>
    <w:rsid w:val="00E529BB"/>
    <w:rsid w:val="00E53385"/>
    <w:rsid w:val="00E53C11"/>
    <w:rsid w:val="00E61059"/>
    <w:rsid w:val="00E62983"/>
    <w:rsid w:val="00E65E79"/>
    <w:rsid w:val="00E67051"/>
    <w:rsid w:val="00E73534"/>
    <w:rsid w:val="00E73F5F"/>
    <w:rsid w:val="00E7461B"/>
    <w:rsid w:val="00E747D9"/>
    <w:rsid w:val="00E76B18"/>
    <w:rsid w:val="00E77FDF"/>
    <w:rsid w:val="00E804B1"/>
    <w:rsid w:val="00E81656"/>
    <w:rsid w:val="00E82891"/>
    <w:rsid w:val="00E83341"/>
    <w:rsid w:val="00E844EB"/>
    <w:rsid w:val="00E845E5"/>
    <w:rsid w:val="00E849FF"/>
    <w:rsid w:val="00E85845"/>
    <w:rsid w:val="00E91011"/>
    <w:rsid w:val="00E9274A"/>
    <w:rsid w:val="00E93446"/>
    <w:rsid w:val="00E946CF"/>
    <w:rsid w:val="00E95414"/>
    <w:rsid w:val="00EA0730"/>
    <w:rsid w:val="00EA3C70"/>
    <w:rsid w:val="00EA4AF2"/>
    <w:rsid w:val="00EA5490"/>
    <w:rsid w:val="00EA5B43"/>
    <w:rsid w:val="00EA7084"/>
    <w:rsid w:val="00EA738B"/>
    <w:rsid w:val="00EB2C4B"/>
    <w:rsid w:val="00EB3703"/>
    <w:rsid w:val="00EB465A"/>
    <w:rsid w:val="00EB5302"/>
    <w:rsid w:val="00EB635E"/>
    <w:rsid w:val="00EB66D6"/>
    <w:rsid w:val="00EB6A6A"/>
    <w:rsid w:val="00EB7732"/>
    <w:rsid w:val="00EC0F24"/>
    <w:rsid w:val="00EC1940"/>
    <w:rsid w:val="00EC1A6D"/>
    <w:rsid w:val="00EC2E7E"/>
    <w:rsid w:val="00EC3377"/>
    <w:rsid w:val="00EC5AD4"/>
    <w:rsid w:val="00EC5E16"/>
    <w:rsid w:val="00EC68B5"/>
    <w:rsid w:val="00EC6B88"/>
    <w:rsid w:val="00ED04A8"/>
    <w:rsid w:val="00ED31FF"/>
    <w:rsid w:val="00ED504D"/>
    <w:rsid w:val="00EE06CD"/>
    <w:rsid w:val="00EE0DA0"/>
    <w:rsid w:val="00EE24C7"/>
    <w:rsid w:val="00EE611A"/>
    <w:rsid w:val="00EE6123"/>
    <w:rsid w:val="00EF05FA"/>
    <w:rsid w:val="00EF11FC"/>
    <w:rsid w:val="00EF1334"/>
    <w:rsid w:val="00EF3508"/>
    <w:rsid w:val="00EF3667"/>
    <w:rsid w:val="00EF48DC"/>
    <w:rsid w:val="00F001AA"/>
    <w:rsid w:val="00F0788D"/>
    <w:rsid w:val="00F1025D"/>
    <w:rsid w:val="00F105ED"/>
    <w:rsid w:val="00F20002"/>
    <w:rsid w:val="00F2249E"/>
    <w:rsid w:val="00F235A6"/>
    <w:rsid w:val="00F23979"/>
    <w:rsid w:val="00F23E50"/>
    <w:rsid w:val="00F24652"/>
    <w:rsid w:val="00F2613D"/>
    <w:rsid w:val="00F30AB6"/>
    <w:rsid w:val="00F34431"/>
    <w:rsid w:val="00F36042"/>
    <w:rsid w:val="00F40CE6"/>
    <w:rsid w:val="00F40DF5"/>
    <w:rsid w:val="00F418DF"/>
    <w:rsid w:val="00F4197E"/>
    <w:rsid w:val="00F423C5"/>
    <w:rsid w:val="00F435AF"/>
    <w:rsid w:val="00F435C3"/>
    <w:rsid w:val="00F4415F"/>
    <w:rsid w:val="00F4713D"/>
    <w:rsid w:val="00F50E2D"/>
    <w:rsid w:val="00F51F68"/>
    <w:rsid w:val="00F52E48"/>
    <w:rsid w:val="00F563AC"/>
    <w:rsid w:val="00F56D2C"/>
    <w:rsid w:val="00F57282"/>
    <w:rsid w:val="00F57641"/>
    <w:rsid w:val="00F6175E"/>
    <w:rsid w:val="00F642A7"/>
    <w:rsid w:val="00F6541E"/>
    <w:rsid w:val="00F707FD"/>
    <w:rsid w:val="00F70838"/>
    <w:rsid w:val="00F708CE"/>
    <w:rsid w:val="00F74073"/>
    <w:rsid w:val="00F74439"/>
    <w:rsid w:val="00F76E1D"/>
    <w:rsid w:val="00F77110"/>
    <w:rsid w:val="00F81837"/>
    <w:rsid w:val="00F824F7"/>
    <w:rsid w:val="00F827F8"/>
    <w:rsid w:val="00F90ACE"/>
    <w:rsid w:val="00F94DFA"/>
    <w:rsid w:val="00F97FDC"/>
    <w:rsid w:val="00FA00A1"/>
    <w:rsid w:val="00FA08F6"/>
    <w:rsid w:val="00FA4C3B"/>
    <w:rsid w:val="00FA5C69"/>
    <w:rsid w:val="00FA6BBB"/>
    <w:rsid w:val="00FA7070"/>
    <w:rsid w:val="00FA71F5"/>
    <w:rsid w:val="00FB12C7"/>
    <w:rsid w:val="00FB3038"/>
    <w:rsid w:val="00FB46FD"/>
    <w:rsid w:val="00FB484D"/>
    <w:rsid w:val="00FB5AA7"/>
    <w:rsid w:val="00FC0135"/>
    <w:rsid w:val="00FC0749"/>
    <w:rsid w:val="00FC48DA"/>
    <w:rsid w:val="00FD238D"/>
    <w:rsid w:val="00FD2F06"/>
    <w:rsid w:val="00FD3238"/>
    <w:rsid w:val="00FD38CE"/>
    <w:rsid w:val="00FD4879"/>
    <w:rsid w:val="00FD7E91"/>
    <w:rsid w:val="00FE04A5"/>
    <w:rsid w:val="00FE2BB8"/>
    <w:rsid w:val="00FE4BB2"/>
    <w:rsid w:val="00FE5277"/>
    <w:rsid w:val="00FE581A"/>
    <w:rsid w:val="00FE6955"/>
    <w:rsid w:val="00FF28BC"/>
    <w:rsid w:val="00FF3676"/>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BBF2FF"/>
  <w15:docId w15:val="{14332A97-AE6A-42AE-A27A-8617630D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okenk@uw.edu" TargetMode="Externa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2DC9B-CCB9-CC4D-8677-85E7F6264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7</Pages>
  <Words>21415</Words>
  <Characters>122070</Characters>
  <Application>Microsoft Macintosh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43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okenk</cp:lastModifiedBy>
  <cp:revision>14</cp:revision>
  <cp:lastPrinted>2016-08-17T22:08:00Z</cp:lastPrinted>
  <dcterms:created xsi:type="dcterms:W3CDTF">2016-11-02T21:15:00Z</dcterms:created>
  <dcterms:modified xsi:type="dcterms:W3CDTF">2016-11-1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6wFjMbh"/&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